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0C8D0" w14:textId="4406BC24" w:rsidR="00DD1E3C"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139/F92-091","abstract":"The development of foraging abilities is crucial to the survival and subsequent recruitment of young fishes. We examined experimentally the notion that the foraging abilities of species are so different that useful generalizations across taxa are impossible. We investigated the ontogeny of feeding, reflected in their functional responses, in three Great Lakes' fishes, alewife (Alosa pseudoharengus), yellow perch (Perca flavescens), and bloater (Coregonus hoyi). No strong evidence of species-specific differences in the ontogeny of feeding ability was found. A single size-based relationship explained 52–88% of the variation in the parameters of the functional response equation. We conclude that interspecific differences in feeding abilities of larval fishes may have been overemphasized, and we suggest that interspecific differences should only be addressed within a size-based framework. This approach appears to provide an acceptable basis for first-order predictions of foraging abilities across taxa, for the identification of exceptional abilities which may lead to advances in the understanding of foraging ability, and for estimating foraging rates for important species for which data are now lacking.","author":[{"dropping-particle":"","family":"Miller","given":"Thomas J.","non-dropping-particle":"","parse-names":false,"suffix":""},{"dropping-particle":"","family":"Crowder","given":"Larry B.","non-dropping-particle":"","parse-names":false,"suffix":""},{"dropping-particle":"","family":"Rice","given":"James A.","non-dropping-particle":"","parse-names":false,"suffix":""},{"dropping-particle":"","family":"Binkowski","given":"Fred P.","non-dropping-particle":"","parse-names":false,"suffix":""}],"container-title":"Canadian Journal of Fisheries and Aquatic Sciences","id":"ITEM-1","issue":"4","issued":{"date-parts":[["1992"]]},"page":"805-812","publisher":"NRC Research Press Ottawa, Canada","title":"Body Size and the Ontogeny of the Functional Response in Fishes","type":"article-journal","volume":"49"},"uris":["http://www.mendeley.com/documents/?uuid=27142109-0faf-3a2d-b1c3-58801b29dc9e"]}],"mendeley":{"formattedCitation":"(Miller et al., 1992)","plainTextFormattedCitation":"(Miller et al., 1992)","previouslyFormattedCitation":"(Miller et al., 1992)"},"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Miller et al., 1992)</w:t>
      </w:r>
      <w:r w:rsidRPr="001A7E85">
        <w:rPr>
          <w:rFonts w:ascii="Times New Roman" w:hAnsi="Times New Roman" w:cs="Times New Roman"/>
          <w:sz w:val="24"/>
          <w:szCs w:val="24"/>
        </w:rPr>
        <w:fldChar w:fldCharType="end"/>
      </w:r>
    </w:p>
    <w:p w14:paraId="3E33E6F3" w14:textId="28E814B0"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002/ECY.3146","ISSN":"1939-9170","abstract":"Climate warming and species traits interact to influence predator performance, including individual feeding and growth rates. However, the effects of an important trait—predator foraging strategy—are largely unknown. We investigated the interactions between predator foraging strategy and temperature on two ectotherm predators: an active predator, the backswimmer Notonecta undulata, and a sit-and-wait predator, the damselfly Enallagma annexum. In a series of predator–prey experiments across a temperature gradient, we measured predator feeding rates on an active prey species, zooplankton Daphnia pulex, predator growth rates, and mechanisms that influence predator feeding: body speed of predators and prey (here measured as swimming speed), prey encounter rates, capture success, attack rates, and handling time. Overall, warming led to increased feeding rates for both predators through changes to each component of the predator’s functional response. We found that prey swimming speed strongly increased with temperature. The active predator’s swimming speed also increased with temperature, and together, the increase in predator and prey swimming speed resulted in twofold higher prey encounter rates for the active predator at warmer temperatures. By contrast, prey encounter rates of the sit-and-wait predator increased fourfold with rising temperatures as a result of increased prey swimming speed. Concurrently, increased prey swimming speed was associated with a decline in the active predator’s capture success at high temperatures, whereas the sit-and-wait predator’s capture success slightly increased with temperature. We provide some of the first evidence that foraging traits mediate the indirect effects of warming on predator performance. Understanding how traits influence species’ responses to warming could clarify how climate change will affect entire functional groups of species.","author":[{"dropping-particle":"","family":"Twardochleb","given":"Laura A.","non-dropping-particle":"","parse-names":false,"suffix":""},{"dropping-particle":"","family":"Treakle","given":"Tyler C.","non-dropping-particle":"","parse-names":false,"suffix":""},{"dropping-particle":"","family":"Zarnetske","given":"Phoebe L.","non-dropping-particle":"","parse-names":false,"suffix":""}],"container-title":"Ecology","id":"ITEM-1","issue":"11","issued":{"date-parts":[["2020","11","1"]]},"page":"e03146","publisher":"John Wiley &amp; Sons, Ltd","title":"Foraging strategy mediates ectotherm predator–prey responses to climate warming","type":"article-journal","volume":"101"},"uris":["http://www.mendeley.com/documents/?uuid=6752a102-71af-3af4-9ed2-b28f8c8ea1c4"]}],"mendeley":{"formattedCitation":"(Twardochleb et al., 2020)","plainTextFormattedCitation":"(Twardochleb et al., 2020)","previouslyFormattedCitation":"(Twardochleb et al., 2020)"},"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Twardochleb et al., 2020)</w:t>
      </w:r>
      <w:r w:rsidRPr="001A7E85">
        <w:rPr>
          <w:rFonts w:ascii="Times New Roman" w:hAnsi="Times New Roman" w:cs="Times New Roman"/>
          <w:sz w:val="24"/>
          <w:szCs w:val="24"/>
        </w:rPr>
        <w:fldChar w:fldCharType="end"/>
      </w:r>
    </w:p>
    <w:p w14:paraId="2DD64292" w14:textId="1087542E"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007/S00442-006-0654-2","ISSN":"1432-1939","abstract":"Are animals usually hungry and busily looking for food, or do they often meet their energetic and other needs in the 24 h of a day? Focusing on carnivores, I provide evidence for the latter scenario. I develop a model that predicts the minimum food abundance at which a carnivore reaches satiation and is released from time constraints. Literature data from five invertebrate and vertebrate species suggest that food abundances experienced in the field often exceed this threshold. A comparison of energetic demands to kill rates also suggests that carnivores often reach satiation: for the 16 bird and mammal species analyzed, this frequency is 88% (average across species). Because pressure of time would likely lead to trade-offs in time allocation and thus to a nonsatiating food consumption, these results suggest that carnivores are often released from time constraints.","author":[{"dropping-particle":"","family":"Jeschke","given":"Jonathan M.","non-dropping-particle":"","parse-names":false,"suffix":""}],"container-title":"Oecologia","id":"ITEM-1","issue":"2","issued":{"date-parts":[["2007","2","10"]]},"page":"357-364","publisher":"Springer","title":"When carnivores are “full and lazy”","type":"article-journal","volume":"152"},"uris":["http://www.mendeley.com/documents/?uuid=ba2d38e7-21e4-3b08-873a-695f98c5062d"]}],"mendeley":{"formattedCitation":"(Jeschke, 2007)","plainTextFormattedCitation":"(Jeschke, 2007)","previouslyFormattedCitation":"(Jeschke, 2007)"},"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Jeschke, 2007)</w:t>
      </w:r>
      <w:r w:rsidRPr="001A7E85">
        <w:rPr>
          <w:rFonts w:ascii="Times New Roman" w:hAnsi="Times New Roman" w:cs="Times New Roman"/>
          <w:sz w:val="24"/>
          <w:szCs w:val="24"/>
        </w:rPr>
        <w:fldChar w:fldCharType="end"/>
      </w:r>
    </w:p>
    <w:p w14:paraId="6732AC01" w14:textId="02380849"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4039/ENT91293-5","ISSN":"1918-3240","abstract":"The fluctuation of an animal's numbers between restricted limits is determined by a balance between that animal's capacity to increase and the environmenta1 cheks to this increase. Many authors have indulged in the calculating the propressive increase of a population when no checks nrerc operating. Thus Huxley calculated that the progeny of a single Aphis in the course of 10 generations, supposing all survived,would “contain more ponderable substance than five hundred millions of stout men; that is, more than the whole population of China”, (in Thompson, 1929). Checks, however, do occur and it has been the subject of much controversy to determine how these checks operate. Certain general principles—the density-dependence concept of Smith ( 1955) , the competition theory of Nicholson (1933)—have been proposed both verbally and mathematically, but because they have been based in part upon untested and restrictive assumptions they have been severelv criticized (e.g. Andrewartha and Birch 1954). These problems could be considerably clarified if we knew the mode of operation of each process that affects numbers, if we knew its basic and subsidiary components. predation, one such process, forms the subject of the present paper.","author":[{"dropping-particle":"","family":"Holling","given":"C. S.","non-dropping-particle":"","parse-names":false,"suffix":""}],"container-title":"The Canadian Entomologist","id":"ITEM-1","issue":"5","issued":{"date-parts":[["1959"]]},"page":"293-320","publisher":"Cambridge University Press","title":"The Components of Predation as Revealed by a Study of Small-Mammal Predation of the European Pine Sawfly1","type":"article-journal","volume":"91"},"uris":["http://www.mendeley.com/documents/?uuid=b9915cd2-3f6b-341d-b221-812086278333"]}],"mendeley":{"formattedCitation":"(Holling, 1959)","plainTextFormattedCitation":"(Holling, 1959)","previouslyFormattedCitation":"(Holling, 1959)"},"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Holling, 1959)</w:t>
      </w:r>
      <w:r w:rsidRPr="001A7E85">
        <w:rPr>
          <w:rFonts w:ascii="Times New Roman" w:hAnsi="Times New Roman" w:cs="Times New Roman"/>
          <w:sz w:val="24"/>
          <w:szCs w:val="24"/>
        </w:rPr>
        <w:fldChar w:fldCharType="end"/>
      </w:r>
    </w:p>
    <w:p w14:paraId="6511E173" w14:textId="0EB2C9FA"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002/ECY.3369","ISSN":"1939-9170","abstract":"Organismal locomotion mediates ecological interactions and shapes community dynamics. Locomotion is constrained by intrinsic and environmental factors and integrating these factors should clarify how locomotion affects ecology across scales. We extended general theory based on metabolic scaling and biomechanics to predict the scaling of five locomotor performance traits: routine speed, maximum speed, maximum acceleration, minimum powered turn radius, and angular speed. To test these predictions, we used phylogenetically informed analyses of a new database with 884 species and found support for our quantitative predictions. Larger organisms were faster but less maneuverable than smaller organisms. Routine and maximum speeds scaled with body mass to 0.20 and 0.17 powers, respectively, and plateaued at higher body masses, especially for maximum speed. Acceleration was unaffected by body mass. Minimum turn radius scaled to a 0.19 power, and the 95% CI included our theoretical prediction, as we predicted. Maximum angular speed scaled higher than predicted but in the same direction. We observed universal scaling among locomotor modes for routine and maximum speeds but the intercepts varied; flying organisms were faster than those that swam or ran. Acceleration was independent of size in flying and aquatic taxa but decreased with body mass in land animals, possibly due to the risk of injury large, terrestrial organisms face at high speeds and accelerations. Terrestrial mammals inhabiting structurally simple habitats tended to be faster than those in complex habitats. Despite effects of body size, locomotor mode, and habitat complexity, universal scaling of locomotory performance reveals the general ways organisms move across Earth’s complex environments.","author":[{"dropping-particle":"","family":"Cloyed","given":"Carl S.","non-dropping-particle":"","parse-names":false,"suffix":""},{"dropping-particle":"","family":"Grady","given":"John M.","non-dropping-particle":"","parse-names":false,"suffix":""},{"dropping-particle":"","family":"Savage","given":"Van M.","non-dropping-particle":"","parse-names":false,"suffix":""},{"dropping-particle":"","family":"Uyeda","given":"Josef C.","non-dropping-particle":"","parse-names":false,"suffix":""},{"dropping-particle":"","family":"Dell","given":"Anthony I.","non-dropping-particle":"","parse-names":false,"suffix":""}],"container-title":"Ecology","id":"ITEM-1","issue":"7","issued":{"date-parts":[["2021","7","1"]]},"page":"e03369","publisher":"John Wiley &amp; Sons, Ltd","title":"The allometry of locomotion","type":"article-journal","volume":"102"},"uris":["http://www.mendeley.com/documents/?uuid=f8a0ef99-b4d4-3fc5-bda3-b0cdfdf4ad94"]}],"mendeley":{"formattedCitation":"(Cloyed et al., 2021)","plainTextFormattedCitation":"(Cloyed et al., 2021)","previouslyFormattedCitation":"(Cloyed et al., 2021)"},"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Cloyed et al., 2021)</w:t>
      </w:r>
      <w:r w:rsidRPr="001A7E85">
        <w:rPr>
          <w:rFonts w:ascii="Times New Roman" w:hAnsi="Times New Roman" w:cs="Times New Roman"/>
          <w:sz w:val="24"/>
          <w:szCs w:val="24"/>
        </w:rPr>
        <w:fldChar w:fldCharType="end"/>
      </w:r>
    </w:p>
    <w:p w14:paraId="5CE6D592" w14:textId="50C48FC7"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242/JEB.045435","ISSN":"0022-0949","abstract":"Body temperatures and thus physiological rates of poikilothermic organisms are determined by environmental temperature. The power an organism has available for swimming is largely dependent on physiological rates and thus body temperature. However, retarding forces such as drag are contingent on the temperature-dependent physical properties of water and on an organism's size. Consequently, the swimming ability of poikilotherms is highly temperature dependent. The importance of the temperaturedependent physical properties of water (e.g. viscosity) in determining swimming speed is poorly understood. Here we propose a semi-mechanistic model to describe how biological rates, size and the physics of the environment contribute to the temperature dependency of microbial swimming speed. Data on the swimming speed and size of a predatory protist and its protist prey were collected and used to test our model. Data were collected by manipulating both the temperature and the viscosity (independently of temperature) of the organism's environment. Protists were either cultured in their test environment (for several generations) or rapidly exposed to their test environment to assess their ability to adapt or acclimate to treatments. Both biological rates and the physics of the environment were predicted to and observed to contribute to the swimming speed of protists. Body size was not temperature dependent, and protists expressed some ability to acclimate to changes in either temperature or viscosity. Overall, using our parameter estimates and novel model, we are able to suggest that 30 to 40% (depending on species) of the response in swimming speed associated with a reduction in temperature from 20 to 5°C is due to viscosity. Because encounter rates between protist predators and their prey are determined by swimming speed, temperature- and viscosity-dependent swimming speeds are likely to result in temperature- and viscosity-dependent trophic interactions. © 2010.","author":[{"dropping-particle":"","family":"Beveridge","given":"Oliver S.","non-dropping-particle":"","parse-names":false,"suffix":""},{"dropping-particle":"","family":"Petchey","given":"Owen L.","non-dropping-particle":"","parse-names":false,"suffix":""},{"dropping-particle":"","family":"Humphries","given":"Stuart","non-dropping-particle":"","parse-names":false,"suffix":""}],"container-title":"Journal of Experimental Biology","id":"ITEM-1","issue":"24","issued":{"date-parts":[["2010","12","15"]]},"page":"4223-4231","publisher":"The Company of Biologists","title":"Mechanisms of temperature-dependent swimming: the importance of physics, physiology and body size in determining protist swimming speed","type":"article-journal","volume":"213"},"uris":["http://www.mendeley.com/documents/?uuid=2976f201-d08c-367e-9baf-fa6c10015f22"]}],"mendeley":{"formattedCitation":"(Beveridge et al., 2010b)","plainTextFormattedCitation":"(Beveridge et al., 2010b)","previouslyFormattedCitation":"(Beveridge et al., 2010b)"},"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Beveridge et al., 2010b)</w:t>
      </w:r>
      <w:r w:rsidRPr="001A7E85">
        <w:rPr>
          <w:rFonts w:ascii="Times New Roman" w:hAnsi="Times New Roman" w:cs="Times New Roman"/>
          <w:sz w:val="24"/>
          <w:szCs w:val="24"/>
        </w:rPr>
        <w:fldChar w:fldCharType="end"/>
      </w:r>
    </w:p>
    <w:p w14:paraId="2DAE3B60" w14:textId="582468DA" w:rsid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begin" w:fldLock="1"/>
      </w:r>
      <w:r w:rsidRPr="001A7E85">
        <w:rPr>
          <w:rFonts w:ascii="Times New Roman" w:hAnsi="Times New Roman" w:cs="Times New Roman"/>
          <w:sz w:val="24"/>
          <w:szCs w:val="24"/>
        </w:rPr>
        <w:instrText>ADDIN CSL_CITATION {"citationItems":[{"id":"ITEM-1","itemData":{"DOI":"10.1111/J.1365-2656.2010.01741.X","ISSN":"1365-2656","abstract":"While much is known about the direct effect that temperature can have on aquatic communities, less is known about its indirect effect via the temperature dependence of viscosity and temperature-dependent trophic interactions. We manipulated the temperature (5-20 °C) and the viscosity (equivalent to 5-20 °C) of water in laboratory-based bacteria-protist communities. Communities contained food chains with one, two or three trophic levels. Responses measured were population dynamics (consumer carrying capacity and growth rate, average species population density, and the coefficient of variation of population density through time) and ecosystem function (decomposition). Temperature, viscosity and food chain length produced significant responses in population dynamics. Temperature-dependent viscosity had a significant effect on the carrying capacity and growth rates of consumers, as well as the average density of the top predator. Overall, indirect effects of temperature via changes in viscosity were subtle in comparison to the indirect effect of temperature via trophic interactions. Our results highlight the importance of direct and indirect effects of temperature, mediated through trophic interactions and physical changes in the environment, both for population dynamics and ecosystem processes. Future mechanistic modelling of effects of environmental change on species will benefit from distinguishing the different mechanisms of the overall effect of temperature. © 2010 The Authors. Journal compilation © 2010 British Ecological Society.","author":[{"dropping-particle":"","family":"Beveridge","given":"Oliver S.","non-dropping-particle":"","parse-names":false,"suffix":""},{"dropping-particle":"","family":"Petchey","given":"Owen L.","non-dropping-particle":"","parse-names":false,"suffix":""},{"dropping-particle":"","family":"Humphries","given":"Stuart","non-dropping-particle":"","parse-names":false,"suffix":""}],"container-title":"Journal of Animal Ecology","id":"ITEM-1","issue":"6","issued":{"date-parts":[["2010","11","1"]]},"page":"1324-1331","publisher":"John Wiley &amp; Sons, Ltd","title":"Direct and indirect effects of temperature on the population dynamics and ecosystem functioning of aquatic microbial ecosystems","type":"article-journal","volume":"79"},"uris":["http://www.mendeley.com/documents/?uuid=da79d198-2175-356d-b3d3-b88eece605ee"]}],"mendeley":{"formattedCitation":"(Beveridge et al., 2010a)","plainTextFormattedCitation":"(Beveridge et al., 2010a)","previouslyFormattedCitation":"(Beveridge et al., 2010a)"},"properties":{"noteIndex":0},"schema":"https://github.com/citation-style-language/schema/raw/master/csl-citation.json"}</w:instrText>
      </w:r>
      <w:r w:rsidRPr="001A7E85">
        <w:rPr>
          <w:rFonts w:ascii="Times New Roman" w:hAnsi="Times New Roman" w:cs="Times New Roman"/>
          <w:sz w:val="24"/>
          <w:szCs w:val="24"/>
        </w:rPr>
        <w:fldChar w:fldCharType="separate"/>
      </w:r>
      <w:r w:rsidRPr="001A7E85">
        <w:rPr>
          <w:rFonts w:ascii="Times New Roman" w:hAnsi="Times New Roman" w:cs="Times New Roman"/>
          <w:noProof/>
          <w:sz w:val="24"/>
          <w:szCs w:val="24"/>
        </w:rPr>
        <w:t>(Beveridge et al., 2010a)</w:t>
      </w:r>
      <w:r w:rsidRPr="001A7E85">
        <w:rPr>
          <w:rFonts w:ascii="Times New Roman" w:hAnsi="Times New Roman" w:cs="Times New Roman"/>
          <w:sz w:val="24"/>
          <w:szCs w:val="24"/>
        </w:rPr>
        <w:fldChar w:fldCharType="end"/>
      </w:r>
    </w:p>
    <w:p w14:paraId="07D75B20" w14:textId="06E76D20" w:rsidR="00B61E0D" w:rsidRPr="0005153B" w:rsidRDefault="00B61E0D">
      <w:pPr>
        <w:rPr>
          <w:rFonts w:ascii="Times New Roman" w:hAnsi="Times New Roman" w:cs="Times New Roman"/>
          <w:sz w:val="24"/>
          <w:szCs w:val="24"/>
          <w:lang w:val="fr-FR"/>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9/FEVO.2019.00202","ISSN":"2296-701X","abstract":"Understanding constraints on consumer-resource body size-ratios is fundamentally important from both ecological and evolutionary perspectives. By analyzing data on 4685 consumer-resource interactions from nine ecological communities, we show that in spatially complex environments—where consumers can forage in both two (2D, e.g., benthic zones) and three (3D, e.g., pelagic zones) spatial dimensions—the resource-to-consumer body size-ratio distribution tends towards bimodality, with different median 2D and 3D peaks. Specifically, we find that median size-ratio in 3D is consistently smaller than in 2D both within and across communities. Furthermore, 2D and 3D size (not size-ratio) distributions within any community are generally indistinguishable statistically, indicating that the bimodality in size-ratios is not driven simply by a priori size-segregation of species (and therefore, interactions) by dimensionality, due to other factors. We develop theory that correctly predicts the direction and magnitude of these differences between 2D and 3D size-ratio distributions. Our theory suggests that community-level size-ratio bimodality emerges from the stronger scaling of consumption rate with size in 3D interactions than in 2D, which both, maximizes consumer fitness, and allows coexistence, across a larger range of size-ratios in 3D. We also find that consumer gape-limitation can amplify differences between 2D and 3D size-ratios, and that for either dimensionality, higher carrying capacity allows coexistence of a wider range of size-ratios. Our results reveal new and general insights into the s</w:instrText>
      </w:r>
      <w:r w:rsidRPr="0005153B">
        <w:rPr>
          <w:rFonts w:ascii="Times New Roman" w:hAnsi="Times New Roman" w:cs="Times New Roman"/>
          <w:sz w:val="24"/>
          <w:szCs w:val="24"/>
          <w:lang w:val="fr-FR"/>
        </w:rPr>
        <w:instrText>ize structure of ecological communities, and show that spatial complexity of the environment can have far reaching effects on community structure and dynamics across scales of organization.","author":[{"dropping-particle":"","family":"Pawar","given":"Samraat","non-dropping-particle":"","parse-names":false,"suffix":""},{"dropping-particle":"","family":"Dell","given":"Anthony I.","non-dropping-particle":"","parse-names":false,"suffix":""},{"dropping-particle":"","family":"Lin","given":"Tianyun","non-dropping-particle":"","parse-names":false,"suffix":""},{"dropping-particle":"","family":"Wieczynski","given":"Daniel J.","non-dropping-particle":"","parse-names":false,"suffix":""},{"dropping-particle":"","family":"Savage","given":"Van M.","non-dropping-particle":"","parse-names":false,"suffix":""}],"container-title":"Frontiers in Ecology and Evolution","id":"ITEM-1","issued":{"date-parts":[["2019","6","12"]]},"page":"202","publisher":"Frontiers","title":"Interaction Dimensionality Scales Up to Generate Bimodal Consumer-Resource Size-Ratio Distributions in Ecological Communities","type":"article-journal","volume":"7"},"uris":["http://www.mendeley.com/documents/?uuid=5637d870-941d-3cec-bf0a-ae5880b241b5"]}],"mendeley":{"formattedCitation":"(Pawar et al., 2019)","plainTextFormattedCitation":"(Pawar et al., 2019)","previouslyFormattedCitation":"(Pawar et al., 2019)"},"properties":{"noteIndex":0},"schema":"https://github.com/citation-style-language/schema/raw/master/csl-citation.json"}</w:instrText>
      </w:r>
      <w:r>
        <w:rPr>
          <w:rFonts w:ascii="Times New Roman" w:hAnsi="Times New Roman" w:cs="Times New Roman"/>
          <w:sz w:val="24"/>
          <w:szCs w:val="24"/>
        </w:rPr>
        <w:fldChar w:fldCharType="separate"/>
      </w:r>
      <w:r w:rsidRPr="0005153B">
        <w:rPr>
          <w:rFonts w:ascii="Times New Roman" w:hAnsi="Times New Roman" w:cs="Times New Roman"/>
          <w:noProof/>
          <w:sz w:val="24"/>
          <w:szCs w:val="24"/>
          <w:lang w:val="fr-FR"/>
        </w:rPr>
        <w:t>(Pawar et al., 2019)</w:t>
      </w:r>
      <w:r>
        <w:rPr>
          <w:rFonts w:ascii="Times New Roman" w:hAnsi="Times New Roman" w:cs="Times New Roman"/>
          <w:sz w:val="24"/>
          <w:szCs w:val="24"/>
        </w:rPr>
        <w:fldChar w:fldCharType="end"/>
      </w:r>
    </w:p>
    <w:p w14:paraId="752B97DC" w14:textId="629CD2D7" w:rsidR="00B61E0D" w:rsidRPr="0005153B" w:rsidRDefault="00B61E0D">
      <w:pPr>
        <w:rPr>
          <w:rFonts w:ascii="Times New Roman" w:hAnsi="Times New Roman" w:cs="Times New Roman"/>
          <w:sz w:val="24"/>
          <w:szCs w:val="24"/>
          <w:lang w:val="fr-FR"/>
        </w:rPr>
      </w:pPr>
      <w:r>
        <w:rPr>
          <w:rFonts w:ascii="Times New Roman" w:hAnsi="Times New Roman" w:cs="Times New Roman"/>
          <w:sz w:val="24"/>
          <w:szCs w:val="24"/>
        </w:rPr>
        <w:fldChar w:fldCharType="begin" w:fldLock="1"/>
      </w:r>
      <w:r w:rsidR="0005153B">
        <w:rPr>
          <w:rFonts w:ascii="Times New Roman" w:hAnsi="Times New Roman" w:cs="Times New Roman"/>
          <w:sz w:val="24"/>
          <w:szCs w:val="24"/>
          <w:lang w:val="fr-FR"/>
        </w:rPr>
        <w:instrText>ADDIN CSL_CITATION {"citationItems":[{"id":"ITEM-1","itemData":{"abstract":"A major challenge in biology is to predict eco-evolutionary dynamics—coupled changes in the ecological dynamics of population density and the evolution of phenotypic (functional trait) variation within and between species—of entire communities and ecosystems. Although mathematical and computational tools allow eco-evolutionary dynamics to be simulated, it is difficult to isolate underlying mechanisms and therefore establish if simulated dynamics are relevant to the real world where the physical environment changes constantly over space and time. We argue that this problem can be resolved, or at least simplified, by first quantifying biomechanical and metabolic constraints on individual organisms, and then scaling these constraints up though ecological interactions to communities. This approach is logical also because environmental fluctuations affect ecosystems through their direct impacts on the fitness of individual organisms. We highlight recent theoretical and empirical advances toward the development of a mechanistic and metabolic-based understanding of trophic interactions and their eco-evolutionary consequences. In particular, we show how a metabolic theory of species interactions can naturally capture the ubiquitous effects of environmental temperature and body size constraints on community dynamics. Nevertheless, this theory is very much a work in progress, and we identify a number of important hurdles that stand in the way of a general, mechanistic understanding of the eco-evolutionary dynamics of aquatic ecosystems.","author":[{"dropping-particle":"","family":"Pawar","given":"Samraat","non-dropping-particle":"","parse-names":false,"suffix":""},{"dropping-particle":"","family":"Dell","given":"Anthony I.","non-dropping-particle":"","parse-names":false,"suffix":""},{"dropping-particle":"","family":"Savage","given":"Van M.","non-dropping-particle":"","parse-names":false,"suffix":""}],"container-title":"Aquatic Functional Biodiversity: An Ecological and Evolutionary Perspective","editor":[{"dropping-particle":"","family":"Belgrano","given":"Andrea","non-dropping-particle":"","parse-names":false,"suffix":""},{"dropping-particle":"","family":"Woodward","given":"Guy","non-dropping-particle":"","parse-names":false,"suffix":""},{"dropping-particle":"","family":"Jacob","given":"Ute","non-dropping-particle":"","parse-names":false,"suffix":""}],"id":"ITEM-1","issued":{"date-parts":[["2015"]]},"page":"3-36","publisher":"Elsevier Inc.","title":"From metabolic constraints on individuals to the dynamics of ecosystems","type":"chapter"},"uris":["http://www.mendeley.com/documents/?uuid=39d5f0c1-aad4-474e-8244-f45610a4d233"]}],"mendeley":{"formattedCitation":"(Pawar et al., 2015)","plainTextFormattedCitation":"(Pawar et al., 2015)","previouslyFormattedCitation":"(Pawar et al., 2015)"},"properties":{"noteIndex":0},"schema":"https://github.com/citation-style-language/schema/raw/master/csl-citation.json"}</w:instrText>
      </w:r>
      <w:r>
        <w:rPr>
          <w:rFonts w:ascii="Times New Roman" w:hAnsi="Times New Roman" w:cs="Times New Roman"/>
          <w:sz w:val="24"/>
          <w:szCs w:val="24"/>
        </w:rPr>
        <w:fldChar w:fldCharType="separate"/>
      </w:r>
      <w:r w:rsidRPr="0005153B">
        <w:rPr>
          <w:rFonts w:ascii="Times New Roman" w:hAnsi="Times New Roman" w:cs="Times New Roman"/>
          <w:noProof/>
          <w:sz w:val="24"/>
          <w:szCs w:val="24"/>
          <w:lang w:val="fr-FR"/>
        </w:rPr>
        <w:t>(Pawar et al., 2015)</w:t>
      </w:r>
      <w:r>
        <w:rPr>
          <w:rFonts w:ascii="Times New Roman" w:hAnsi="Times New Roman" w:cs="Times New Roman"/>
          <w:sz w:val="24"/>
          <w:szCs w:val="24"/>
        </w:rPr>
        <w:fldChar w:fldCharType="end"/>
      </w:r>
    </w:p>
    <w:p w14:paraId="20792638" w14:textId="551EA720" w:rsidR="0005153B" w:rsidRPr="00AA634F" w:rsidRDefault="0005153B">
      <w:pPr>
        <w:rPr>
          <w:rFonts w:ascii="Times New Roman" w:hAnsi="Times New Roman" w:cs="Times New Roman"/>
          <w:sz w:val="24"/>
          <w:szCs w:val="24"/>
        </w:rPr>
      </w:pPr>
      <w:r>
        <w:rPr>
          <w:rFonts w:ascii="Times New Roman" w:hAnsi="Times New Roman" w:cs="Times New Roman"/>
          <w:sz w:val="24"/>
          <w:szCs w:val="24"/>
          <w:lang w:val="fr-FR"/>
        </w:rPr>
        <w:fldChar w:fldCharType="begin" w:fldLock="1"/>
      </w:r>
      <w:r w:rsidR="00AA634F">
        <w:rPr>
          <w:rFonts w:ascii="Times New Roman" w:hAnsi="Times New Roman" w:cs="Times New Roman"/>
          <w:sz w:val="24"/>
          <w:szCs w:val="24"/>
          <w:lang w:val="fr-FR"/>
        </w:rPr>
        <w:instrText>ADDIN CSL_CITATION {"citationItems":[{"id":"ITEM-1","itemData":{"DOI":"10.1098/rstb.2012.0242","ISSN":"1471-2970","PMID":"23007080","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author":[{"dropping-particle":"","family":"Rall","given":"Björn C.","non-dropping-particle":"","parse-names":false,"suffix":""},{"dropping-particle":"","family":"Brose","given":"Ulrich","non-dropping-particle":"","parse-names":false,"suffix":""},{"dropping-particle":"","family":"Hartvig","given":"Martin","non-dropping-particle":"","parse-names":false,"suffix":""},{"dropping-particle":"","family":"Kalinkat","given":"Gregor","non-dropping-particle":"","parse-names":false,"suffix":""},{"dropping-particle":"","family":"Schwarzmuller","given":"F.","non-dropping-particle":"","parse-names":false,"suffix":""},{"dropping-particle":"","family":"Vucic-Pestic","given":"Olivera","non-dropping-particle":"","parse-names":false,"suffix":""},{"dropping-particle":"","family":"Petchey","given":"Owen L.","non-dropping-particle":"","parse-names":false,"suffix":""},{"dropping-particle":"","family":"Schwarzmüller","given":"Florian","non-dropping-particle":"","parse-names":false,"suffix":""},{"dropping-particle":"","family":"Vucic-Pestic","given":"Olivera","non-dropping-particle":"","parse-names":false,"suffix":""},{"dropping-particle":"","family":"Petchey","given":"Owen L.","non-dropping-particle":"","parse-names":false,"suffix":""}],"container-title":"Philosophical Transactions of the Royal Society B: Biological Sciences","id":"ITEM-1","issue":"1605","issued":{"date-parts":[["2012","11","5"]]},"page":"2923-2934","title":"Universal temperature and body-mass scaling of feeding rates","type":"article-journal","volume":"367"},"uris":["http://www.mendeley.com/documents/?uuid=2ac9895e-55f9-4a5c-ba10-d90bed9583fb"]}],"mendeley":{"formattedCitation":"(Rall et al., 2012)","plainTextFormattedCitation":"(Rall et al., 2012)","previouslyFormattedCitation":"(Rall et al., 2012)"},"properties":{"noteIndex":0},"schema":"https://github.com/citation-style-language/schema/raw/master/csl-citation.json"}</w:instrText>
      </w:r>
      <w:r>
        <w:rPr>
          <w:rFonts w:ascii="Times New Roman" w:hAnsi="Times New Roman" w:cs="Times New Roman"/>
          <w:sz w:val="24"/>
          <w:szCs w:val="24"/>
          <w:lang w:val="fr-FR"/>
        </w:rPr>
        <w:fldChar w:fldCharType="separate"/>
      </w:r>
      <w:r w:rsidRPr="00AA634F">
        <w:rPr>
          <w:rFonts w:ascii="Times New Roman" w:hAnsi="Times New Roman" w:cs="Times New Roman"/>
          <w:noProof/>
          <w:sz w:val="24"/>
          <w:szCs w:val="24"/>
        </w:rPr>
        <w:t>(Rall et al., 2012)</w:t>
      </w:r>
      <w:r>
        <w:rPr>
          <w:rFonts w:ascii="Times New Roman" w:hAnsi="Times New Roman" w:cs="Times New Roman"/>
          <w:sz w:val="24"/>
          <w:szCs w:val="24"/>
          <w:lang w:val="fr-FR"/>
        </w:rPr>
        <w:fldChar w:fldCharType="end"/>
      </w:r>
    </w:p>
    <w:p w14:paraId="3A6804B6" w14:textId="2B990533" w:rsidR="00AA634F" w:rsidRDefault="00AA634F">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185X.2010.00148.x","ISSN":"14647931","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author":[{"dropping-particle":"","family":"Kiørboe","given":"Thomas","non-dropping-particle":"","parse-names":false,"suffix":""}],"container-title":"Biological Reviews","id":"ITEM-1","issue":"2","issued":{"date-parts":[["2011","5","1"]]},"page":"311-339","publisher":"Blackwell Publishing Ltd","title":"How zooplankton feed: mechanisms, traits and trade-offs","type":"article-journal","volume":"86"},"uris":["http://www.mendeley.com/documents/?uuid=3cd8b869-d9f9-3496-8627-171ad51b8883"]}],"mendeley":{"formattedCitation":"(Kiørboe, 2011)","plainTextFormattedCitation":"(Kiørboe, 2011)","previouslyFormattedCitation":"(Kiørboe, 2011)"},"properties":{"noteIndex":0},"schema":"https://github.com/citation-style-language/schema/raw/master/csl-citation.json"}</w:instrText>
      </w:r>
      <w:r>
        <w:rPr>
          <w:rFonts w:ascii="Times New Roman" w:hAnsi="Times New Roman" w:cs="Times New Roman"/>
          <w:sz w:val="24"/>
          <w:szCs w:val="24"/>
        </w:rPr>
        <w:fldChar w:fldCharType="separate"/>
      </w:r>
      <w:r w:rsidRPr="00AA634F">
        <w:rPr>
          <w:rFonts w:ascii="Times New Roman" w:hAnsi="Times New Roman" w:cs="Times New Roman"/>
          <w:noProof/>
          <w:sz w:val="24"/>
          <w:szCs w:val="24"/>
        </w:rPr>
        <w:t>(Kiørboe, 2011)</w:t>
      </w:r>
      <w:r>
        <w:rPr>
          <w:rFonts w:ascii="Times New Roman" w:hAnsi="Times New Roman" w:cs="Times New Roman"/>
          <w:sz w:val="24"/>
          <w:szCs w:val="24"/>
        </w:rPr>
        <w:fldChar w:fldCharType="end"/>
      </w:r>
    </w:p>
    <w:p w14:paraId="4F314ABD" w14:textId="01437DB7" w:rsidR="00AA634F" w:rsidRDefault="00AA634F">
      <w:pPr>
        <w:rPr>
          <w:rFonts w:ascii="Times New Roman" w:hAnsi="Times New Roman" w:cs="Times New Roman"/>
          <w:sz w:val="24"/>
          <w:szCs w:val="24"/>
        </w:rPr>
      </w:pPr>
      <w:r>
        <w:rPr>
          <w:rFonts w:ascii="Times New Roman" w:hAnsi="Times New Roman" w:cs="Times New Roman"/>
          <w:sz w:val="24"/>
          <w:szCs w:val="24"/>
        </w:rPr>
        <w:fldChar w:fldCharType="begin" w:fldLock="1"/>
      </w:r>
      <w:r w:rsidR="004A7D59">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Pr>
          <w:rFonts w:ascii="Times New Roman" w:hAnsi="Times New Roman" w:cs="Times New Roman"/>
          <w:sz w:val="24"/>
          <w:szCs w:val="24"/>
        </w:rPr>
        <w:fldChar w:fldCharType="separate"/>
      </w:r>
      <w:r w:rsidRPr="00AA634F">
        <w:rPr>
          <w:rFonts w:ascii="Times New Roman" w:hAnsi="Times New Roman" w:cs="Times New Roman"/>
          <w:noProof/>
          <w:sz w:val="24"/>
          <w:szCs w:val="24"/>
        </w:rPr>
        <w:t>(Kiørboe and Saiz, 1995)</w:t>
      </w:r>
      <w:r>
        <w:rPr>
          <w:rFonts w:ascii="Times New Roman" w:hAnsi="Times New Roman" w:cs="Times New Roman"/>
          <w:sz w:val="24"/>
          <w:szCs w:val="24"/>
        </w:rPr>
        <w:fldChar w:fldCharType="end"/>
      </w:r>
    </w:p>
    <w:p w14:paraId="2D187CEE" w14:textId="2CCAAC86" w:rsidR="004A7D59" w:rsidRDefault="004A7D5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LANKT/FBZ055","ISSN":"0142-7873","abstract":"Because seawater temperature is correlated with viscosity, temperature changes may impact small zooplankton through a mechanical pathway, separately from any thermally-induced effects on metabolism. We evaluated both viscous and thermal effects on copepod feeding in experiments where viscosity was manipulated separately from temperature using a non-toxic polymer. Two copepod species, Acartia tonsa and Parvocalanus crassirostris, feeding on two monoalgal diets (a diatom and a dinoflagellate) were compared. At constant temperature, increase in viscosity nearly always reduced feeding; at constant viscosity, changes in temperature had no effect on feeding. The effects of viscosity and temperature were more pronounced for the diatom than the flagellate prey. Overall, reductions in zooplankton feeding at cold temperatures can be explained primarily by the mechanical effect of viscosity. Q10 values for copepod feeding (1.0-7.9), calculated from the present data and from the literature, were generally higher and more variable than Q10 values from the literature for copepod respiration (1.5-3.1) indicating that, at cold temperatures, feeding is more dramatically suppressed than metabolism. We conclude that (i) high viscosity may inhibit copepod feeding, and (ii) this viscous effect on feeding (rather than a thermal effect on metabolism) may influence the cold-temperature bounds of zooplankton populations.","author":[{"dropping-particle":"","family":"Tyrell","given":"Abigail S.","non-dropping-particle":"","parse-names":false,"suffix":""},{"dropping-particle":"","family":"Fisher","given":"Nicholas S.","non-dropping-particle":"","parse-names":false,"suffix":""}],"container-title":"Journal of Plankton Research","id":"ITEM-1","issue":"6","issued":{"date-parts":[["2019","11","27"]]},"page":"865-878","publisher":"Oxford Academic","title":"Separating viscous and thermal effects of temperature on copepod feeding","type":"article-journal","volume":"41"},"uris":["http://www.mendeley.com/documents/?uuid=610f5561-7246-36ee-b131-7a9bbf9e1b2a"]}],"mendeley":{"formattedCitation":"(Tyrell and Fisher, 2019)","plainTextFormattedCitation":"(Tyrell and Fisher, 2019)","previouslyFormattedCitation":"(Tyrell and Fisher, 2019)"},"properties":{"noteIndex":0},"schema":"https://github.com/citation-style-language/schema/raw/master/csl-citation.json"}</w:instrText>
      </w:r>
      <w:r>
        <w:rPr>
          <w:rFonts w:ascii="Times New Roman" w:hAnsi="Times New Roman" w:cs="Times New Roman"/>
          <w:sz w:val="24"/>
          <w:szCs w:val="24"/>
        </w:rPr>
        <w:fldChar w:fldCharType="separate"/>
      </w:r>
      <w:r w:rsidRPr="004A7D59">
        <w:rPr>
          <w:rFonts w:ascii="Times New Roman" w:hAnsi="Times New Roman" w:cs="Times New Roman"/>
          <w:noProof/>
          <w:sz w:val="24"/>
          <w:szCs w:val="24"/>
        </w:rPr>
        <w:t>(Tyrell and Fisher, 2019)</w:t>
      </w:r>
      <w:r>
        <w:rPr>
          <w:rFonts w:ascii="Times New Roman" w:hAnsi="Times New Roman" w:cs="Times New Roman"/>
          <w:sz w:val="24"/>
          <w:szCs w:val="24"/>
        </w:rPr>
        <w:fldChar w:fldCharType="end"/>
      </w:r>
    </w:p>
    <w:p w14:paraId="2015585C" w14:textId="54ECFB48" w:rsidR="004A7D59" w:rsidRDefault="004A7D5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236240290025644","ISSN":"10236244","abstract":"Turbidity has both positive and negative effects on prey detection, by increasing or diminishing the contrast between prey and background due to the scattering of light. The positive effect of turb...","author":[{"dropping-particle":"","family":"Utne-Palm","given":"A. C.","non-dropping-particle":"","parse-names":false,"suffix":""}],"container-title":"Marine and Freshwater Behaviour and Physiology","id":"ITEM-1","issue":"1-2","issued":{"date-parts":[["2002"]]},"page":"111-128","publisher":"Taylor &amp; Francis Group","title":"Visual feeding of fish in a turbid environment: Physical and behavioural aspects","type":"article-journal","volume":"35"},"uris":["http://www.mendeley.com/documents/?uuid=80c6d2a1-7d5b-3659-b398-3ee4e63440bd"]}],"mendeley":{"formattedCitation":"(Utne-Palm, 2002)","plainTextFormattedCitation":"(Utne-Palm, 2002)","previouslyFormattedCitation":"(Utne-Palm, 2002)"},"properties":{"noteIndex":0},"schema":"https://github.com/citation-style-language/schema/raw/master/csl-citation.json"}</w:instrText>
      </w:r>
      <w:r>
        <w:rPr>
          <w:rFonts w:ascii="Times New Roman" w:hAnsi="Times New Roman" w:cs="Times New Roman"/>
          <w:sz w:val="24"/>
          <w:szCs w:val="24"/>
        </w:rPr>
        <w:fldChar w:fldCharType="separate"/>
      </w:r>
      <w:r w:rsidRPr="004A7D59">
        <w:rPr>
          <w:rFonts w:ascii="Times New Roman" w:hAnsi="Times New Roman" w:cs="Times New Roman"/>
          <w:noProof/>
          <w:sz w:val="24"/>
          <w:szCs w:val="24"/>
        </w:rPr>
        <w:t>(Utne-Palm, 2002)</w:t>
      </w:r>
      <w:r>
        <w:rPr>
          <w:rFonts w:ascii="Times New Roman" w:hAnsi="Times New Roman" w:cs="Times New Roman"/>
          <w:sz w:val="24"/>
          <w:szCs w:val="24"/>
        </w:rPr>
        <w:fldChar w:fldCharType="end"/>
      </w:r>
    </w:p>
    <w:p w14:paraId="5F226E08" w14:textId="39AC915B" w:rsidR="004A7D59" w:rsidRDefault="004A7D5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MARSYS.2003.06.004","ISSN":"0924-7963","abstract":"The role of fluid dynamic factors on the feeding and growth of two sympatric blue mussels was examined in a laboratory flow chamber and in a dockside flow-through chamber. The experiments involved the blue mussels Mytilus trossulus and Mytilus californianus of two size categories (</w:instrText>
      </w:r>
      <w:r>
        <w:rPr>
          <w:rFonts w:ascii="Cambria Math" w:hAnsi="Cambria Math" w:cs="Cambria Math"/>
          <w:sz w:val="24"/>
          <w:szCs w:val="24"/>
        </w:rPr>
        <w:instrText>∼</w:instrText>
      </w:r>
      <w:r>
        <w:rPr>
          <w:rFonts w:ascii="Times New Roman" w:hAnsi="Times New Roman" w:cs="Times New Roman"/>
          <w:sz w:val="24"/>
          <w:szCs w:val="24"/>
        </w:rPr>
        <w:instrText xml:space="preserve">1 and </w:instrText>
      </w:r>
      <w:r>
        <w:rPr>
          <w:rFonts w:ascii="Cambria Math" w:hAnsi="Cambria Math" w:cs="Cambria Math"/>
          <w:sz w:val="24"/>
          <w:szCs w:val="24"/>
        </w:rPr>
        <w:instrText>∼</w:instrText>
      </w:r>
      <w:r>
        <w:rPr>
          <w:rFonts w:ascii="Times New Roman" w:hAnsi="Times New Roman" w:cs="Times New Roman"/>
          <w:sz w:val="24"/>
          <w:szCs w:val="24"/>
        </w:rPr>
        <w:instrText xml:space="preserve">2 cm shell length) and water from the Bamfield Inlet. Larger mussels cleared more water of seston than smaller ones, and the clearance rate (CR) of M. trossulus increased with velocity (1-18 cm s-1), whereas M. californianus exhibited a somewhat continuous unimodal functional response that peaked at </w:instrText>
      </w:r>
      <w:r>
        <w:rPr>
          <w:rFonts w:ascii="Cambria Math" w:hAnsi="Cambria Math" w:cs="Cambria Math"/>
          <w:sz w:val="24"/>
          <w:szCs w:val="24"/>
        </w:rPr>
        <w:instrText>∼</w:instrText>
      </w:r>
      <w:r>
        <w:rPr>
          <w:rFonts w:ascii="Times New Roman" w:hAnsi="Times New Roman" w:cs="Times New Roman"/>
          <w:sz w:val="24"/>
          <w:szCs w:val="24"/>
        </w:rPr>
        <w:instrText>12 cm s-1. Although growth decreased with velocity in all experiments over the range of 1-40 cm s-1, the growth rates of M. californianus were consistently higher than M. trossulus, and this difference extended to the highest velocity. It is evident that M. californianus has a fluid dynamically mediated growth advantage over M. trossulus, which would explain its dominance in wave-exposed habitats. Given this finding, we conclude that fluid dynamics are important to the evolutionary ecology of blue mussels. © 2004 Elsevier B.V. All rights reserved.","author":[{"dropping-particle":"","family":"Ackerman","given":"Josef Daniel","non-dropping-particle":"","parse-names":false,"suffix":""},{"dropping-particle":"","family":"Nishizaki","given":"Michael T.","non-dropping-particle":"","parse-names":false,"suffix":""}],"container-title":"Journal of Marine Systems","id":"ITEM-1","issue":"1-4","issued":{"date-parts":[["2004","8","1"]]},"page":"195-207","publisher":"Elsevier","title":"The effect of velocity on the suspension feeding and growth of the marine mussels Mytilus trossulus and M. californianus: implications for niche separation","type":"article-journal","volume":"49"},"uris":["http://www.mendeley.com/documents/?uuid=dd63decb-3f30-3f5a-8bfa-61f60731c4d6"]}],"mendeley":{"formattedCitation":"(Ackerman and Nishizaki, 2004)","plainTextFormattedCitation":"(Ackerman and Nishizaki, 2004)","previouslyFormattedCitation":"(Ackerman and Nishizaki, 2004)"},"properties":{"noteIndex":0},"schema":"https://github.com/citation-style-language/schema/raw/master/csl-citation.json"}</w:instrText>
      </w:r>
      <w:r>
        <w:rPr>
          <w:rFonts w:ascii="Times New Roman" w:hAnsi="Times New Roman" w:cs="Times New Roman"/>
          <w:sz w:val="24"/>
          <w:szCs w:val="24"/>
        </w:rPr>
        <w:fldChar w:fldCharType="separate"/>
      </w:r>
      <w:r w:rsidRPr="004A7D59">
        <w:rPr>
          <w:rFonts w:ascii="Times New Roman" w:hAnsi="Times New Roman" w:cs="Times New Roman"/>
          <w:noProof/>
          <w:sz w:val="24"/>
          <w:szCs w:val="24"/>
        </w:rPr>
        <w:t>(Ackerman and Nishizaki, 2004)</w:t>
      </w:r>
      <w:r>
        <w:rPr>
          <w:rFonts w:ascii="Times New Roman" w:hAnsi="Times New Roman" w:cs="Times New Roman"/>
          <w:sz w:val="24"/>
          <w:szCs w:val="24"/>
        </w:rPr>
        <w:fldChar w:fldCharType="end"/>
      </w:r>
    </w:p>
    <w:p w14:paraId="612584EF" w14:textId="3D19CEFC" w:rsidR="004A7D59" w:rsidRDefault="004A7D5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9/LO.1995.40.7.1278","ISSN":"1939-5590","abstract":"This article is in Free Access Publication and may be downloaded using the “Download Full Text PDF” link at right. © 1995, by the Association for the Sciences of Limnology and Oceanography, Inc.","author":[{"dropping-particle":"","family":"MacKenzie","given":"Brian R.","non-dropping-particle":"","parse-names":false,"suffix":""},{"dropping-particle":"","family":"Kiørboe","given":"Thomas","non-dropping-particle":"","parse-names":false,"suffix":""}],"container-title":"Limnology and Oceanography","id":"ITEM-1","issue":"7","issued":{"date-parts":[["1995","11","1"]]},"page":"1278-1289","publisher":"John Wiley &amp; Sons, Ltd","title":"Encounter rates and swimming behavior of pause-travel and cruise larval fish predators in calm and turbulent laboratory environments","type":"article-journal","volume":"40"},"uris":["http://www.mendeley.com/documents/?uuid=895acd98-8964-33a5-8d46-34bf64b060d5"]}],"mendeley":{"formattedCitation":"(MacKenzie and Kiørboe, 1995)","plainTextFormattedCitation":"(MacKenzie and Kiørboe, 1995)","previouslyFormattedCitation":"(MacKenzie and Kiørboe, 1995)"},"properties":{"noteIndex":0},"schema":"https://github.com/citation-style-language/schema/raw/master/csl-citation.json"}</w:instrText>
      </w:r>
      <w:r>
        <w:rPr>
          <w:rFonts w:ascii="Times New Roman" w:hAnsi="Times New Roman" w:cs="Times New Roman"/>
          <w:sz w:val="24"/>
          <w:szCs w:val="24"/>
        </w:rPr>
        <w:fldChar w:fldCharType="separate"/>
      </w:r>
      <w:r w:rsidRPr="004A7D59">
        <w:rPr>
          <w:rFonts w:ascii="Times New Roman" w:hAnsi="Times New Roman" w:cs="Times New Roman"/>
          <w:noProof/>
          <w:sz w:val="24"/>
          <w:szCs w:val="24"/>
        </w:rPr>
        <w:t>(MacKenzie and Kiørboe, 1995)</w:t>
      </w:r>
      <w:r>
        <w:rPr>
          <w:rFonts w:ascii="Times New Roman" w:hAnsi="Times New Roman" w:cs="Times New Roman"/>
          <w:sz w:val="24"/>
          <w:szCs w:val="24"/>
        </w:rPr>
        <w:fldChar w:fldCharType="end"/>
      </w:r>
    </w:p>
    <w:p w14:paraId="3FF2002B" w14:textId="4ECD6B71" w:rsidR="004A7D59" w:rsidRDefault="004A7D5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19/LO.2003.48.3.1304","ISSN":"1939-5590","abstract":"We report the effects of small-scale turbulence on the feeding rates of the marine copepod Oithona davisae. Laboratory experiments were conducted under a range of turbulence dissipation rates between 10-4 and 101 cm2 s-3. Net enhancements of feeding were observed only at the lowest, whereas negative net effects appeared only at the highest, turbulence intensities. These results contrast with expectations from an encounter-based model for this copepod species that predicted positive feeding enhancements at all turbulence intensities. This disagreement suggests the presence of detrimental effects at moderate and high turbulence intensities, very likely driven by either a lower mechanosensor perception capability or lower capture success. In comparison to other ambush copepods, O. davisae appears much more sensitive to the presence of turbulence, which might be the result of its strict ambush behavior, whereas copepods like Acartia tonsa or Centropages typicus, which can switch into different feeding modes, appear to benefit more from turbulence. The response of O. davisae feeding to turbulence in our experiments agrees with recent field observations on changes in the vertical distribution of Oithona as a function of wind-driven turbulence events. Hence, O. davisae seems to choose those depths where small-scale turbulence favors feeding.","author":[{"dropping-particle":"","family":"Saiz","given":"Enric","non-dropping-particle":"","parse-names":false,"suffix":""},{"dropping-particle":"","family":"Calbet","given":"Albert","non-dropping-particle":"","parse-names":false,"suffix":""},{"dropping-particle":"","family":"Broglio","given":"Elisabetta","non-dropping-particle":"","parse-names":false,"suffix":""}],"container-title":"Limnology and Oceanography","id":"ITEM-1","issue":"3","issued":{"date-parts":[["2003","5","1"]]},"page":"1304-1311","publisher":"John Wiley &amp; Sons, Ltd","title":"Effects of small-scale turbulence on copepods: The case of Oithona davisae","type":"article-journal","volume":"48"},"uris":["http://www.mendeley.com/documents/?uuid=f7f50e1e-70f7-3d5e-8fda-1a4f84a60090"]}],"mendeley":{"formattedCitation":"(Saiz et al., 2003)","plainTextFormattedCitation":"(Saiz et al., 2003)","previouslyFormattedCitation":"(Saiz et al., 2003)"},"properties":{"noteIndex":0},"schema":"https://github.com/citation-style-language/schema/raw/master/csl-citation.json"}</w:instrText>
      </w:r>
      <w:r>
        <w:rPr>
          <w:rFonts w:ascii="Times New Roman" w:hAnsi="Times New Roman" w:cs="Times New Roman"/>
          <w:sz w:val="24"/>
          <w:szCs w:val="24"/>
        </w:rPr>
        <w:fldChar w:fldCharType="separate"/>
      </w:r>
      <w:r w:rsidRPr="004A7D59">
        <w:rPr>
          <w:rFonts w:ascii="Times New Roman" w:hAnsi="Times New Roman" w:cs="Times New Roman"/>
          <w:noProof/>
          <w:sz w:val="24"/>
          <w:szCs w:val="24"/>
        </w:rPr>
        <w:t>(Saiz et al., 2003)</w:t>
      </w:r>
      <w:r>
        <w:rPr>
          <w:rFonts w:ascii="Times New Roman" w:hAnsi="Times New Roman" w:cs="Times New Roman"/>
          <w:sz w:val="24"/>
          <w:szCs w:val="24"/>
        </w:rPr>
        <w:fldChar w:fldCharType="end"/>
      </w:r>
    </w:p>
    <w:p w14:paraId="514EBEC1" w14:textId="3E23206D" w:rsidR="004A7D59" w:rsidRDefault="004A7D59">
      <w:pPr>
        <w:rPr>
          <w:rFonts w:ascii="Times New Roman" w:hAnsi="Times New Roman" w:cs="Times New Roman"/>
          <w:sz w:val="24"/>
          <w:szCs w:val="24"/>
        </w:rPr>
      </w:pPr>
      <w:r>
        <w:rPr>
          <w:rFonts w:ascii="Times New Roman" w:hAnsi="Times New Roman" w:cs="Times New Roman"/>
          <w:sz w:val="24"/>
          <w:szCs w:val="24"/>
        </w:rPr>
        <w:fldChar w:fldCharType="begin" w:fldLock="1"/>
      </w:r>
      <w:r w:rsidR="007327EC">
        <w:rPr>
          <w:rFonts w:ascii="Times New Roman" w:hAnsi="Times New Roman" w:cs="Times New Roman"/>
          <w:sz w:val="24"/>
          <w:szCs w:val="24"/>
        </w:rPr>
        <w:instrText>ADDIN CSL_CITATION {"citationItems":[{"id":"ITEM-1","itemData":{"ISSN":"0029-8549","abstract":"One of the most fundamental components of predator–prey models is encounter rate, modelled as the product of prey density and search efficiency. Encounter rates have, however, rarely been measured in empirical studies. In this study, we used a video system approach to estimate how encounter rates between piscivorous fish that use a sit-and-wait foraging strategy and their prey depend on prey density and environmental factors such as turbidity. We first manipulated prey density in a controlled pool and field enclosure experiments where environmental factors were held constant. In a correlative study of 15 freshwater lakes we then estimated encounter rates in natural habitats and related the results to both prey fish density and environmental factors. We found the expected positive dependence of individual encounter rates on prey density in our pool and enclosure experiments, whereas the relation between school encounter rate and prey density was less clear. In the field survey, encounter rates did not correlate with prey density but instead correlated positively with water transparency. Water transparency decreases with increasing prey density along the productivity gradient and will reduce prey detection distance and thus predator search efficiency. Therefore, visual predator–prey encounter rates do not increase, and may even decrease, with increasing productivity despite increasing prey densities.","author":[{"dropping-particle":"","family":"Turesson","given":"Håkan","non-dropping-particle":"","parse-names":false,"suffix":""},{"dropping-particle":"","family":"Brönmark","given":"Christer","non-dropping-particle":"","parse-names":false,"suffix":""}],"container-title":"Oecologia","id":"ITEM-1","issue":"2","issued":{"date-parts":[["2007"]]},"page":"281-290","publisher":"Springer","title":"Predator–prey encounter rates in freshwater piscivores: effects of prey density and water transparency","type":"article-journal","volume":"153"},"uris":["http://www.mendeley.com/documents/?uuid=0e9047ea-d17c-44b3-86f6-4fab8c5e6a37"]}],"mendeley":{"formattedCitation":"(Turesson and Brönmark, 2007)","plainTextFormattedCitation":"(Turesson and Brönmark, 2007)","previouslyFormattedCitation":"(Turesson and Brönmark, 2007)"},"properties":{"noteIndex":0},"schema":"https://github.com/citation-style-language/schema/raw/master/csl-citation.json"}</w:instrText>
      </w:r>
      <w:r>
        <w:rPr>
          <w:rFonts w:ascii="Times New Roman" w:hAnsi="Times New Roman" w:cs="Times New Roman"/>
          <w:sz w:val="24"/>
          <w:szCs w:val="24"/>
        </w:rPr>
        <w:fldChar w:fldCharType="separate"/>
      </w:r>
      <w:r w:rsidRPr="004A7D59">
        <w:rPr>
          <w:rFonts w:ascii="Times New Roman" w:hAnsi="Times New Roman" w:cs="Times New Roman"/>
          <w:noProof/>
          <w:sz w:val="24"/>
          <w:szCs w:val="24"/>
        </w:rPr>
        <w:t>(Turesson and Brönmark, 2007)</w:t>
      </w:r>
      <w:r>
        <w:rPr>
          <w:rFonts w:ascii="Times New Roman" w:hAnsi="Times New Roman" w:cs="Times New Roman"/>
          <w:sz w:val="24"/>
          <w:szCs w:val="24"/>
        </w:rPr>
        <w:fldChar w:fldCharType="end"/>
      </w:r>
    </w:p>
    <w:p w14:paraId="2A0BC2FB" w14:textId="0FC4B1A2" w:rsidR="007327EC" w:rsidRDefault="007327EC">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EE/10.5.573","ISSN":"0046-225X","abstract":"Recommendations are made for reporting day-degree melhods which may have practical applications. Standardized thresholds (40, 50, and 60F, or 5, 10, and 15C) should be used. Day- degrees may be either sine wave approximations or exact units determined by instrumentation. Methods are proposed for converting current day-degree models to standardized thresholds and, ultimately, to actual day-degrees.","author":[{"dropping-particle":"","family":"Mack","given":"T. P.","non-dropping-particle":"","parse-names":false,"suffix":""},{"dropping-particle":"","family":"Bajusz","given":"B. A.","non-dropping-particle":"","parse-names":false,"suffix":""},{"dropping-particle":"","family":"Nolan","given":"E. S.","non-dropping-particle":"","parse-names":false,"suffix":""},{"dropping-particle":"","family":"Smilowitz","given":"Z.","non-dropping-particle":"","parse-names":false,"suffix":""}],"container-title":"Environmental Entomology","id":"ITEM-1","issue":"5","issued":{"date-parts":[["1981","10","1"]]},"page":"573-579","publisher":"Oxford Academic","title":"Development of a Temperature-Mediated Functional Response Equation","type":"article-journal","volume":"10"},"uris":["http://www.mendeley.com/documents/?uuid=3782df73-7ee0-3e4f-806c-867672b64c7e"]}],"mendeley":{"formattedCitation":"(Mack et al., 1981)","plainTextFormattedCitation":"(Mack et al., 1981)","previouslyFormattedCitation":"(Mack et al., 1981)"},"properties":{"noteIndex":0},"schema":"https://github.com/citation-style-language/schema/raw/master/csl-citation.json"}</w:instrText>
      </w:r>
      <w:r>
        <w:rPr>
          <w:rFonts w:ascii="Times New Roman" w:hAnsi="Times New Roman" w:cs="Times New Roman"/>
          <w:sz w:val="24"/>
          <w:szCs w:val="24"/>
        </w:rPr>
        <w:fldChar w:fldCharType="separate"/>
      </w:r>
      <w:r w:rsidRPr="007327EC">
        <w:rPr>
          <w:rFonts w:ascii="Times New Roman" w:hAnsi="Times New Roman" w:cs="Times New Roman"/>
          <w:noProof/>
          <w:sz w:val="24"/>
          <w:szCs w:val="24"/>
        </w:rPr>
        <w:t>(Mack et al., 1981)</w:t>
      </w:r>
      <w:r>
        <w:rPr>
          <w:rFonts w:ascii="Times New Roman" w:hAnsi="Times New Roman" w:cs="Times New Roman"/>
          <w:sz w:val="24"/>
          <w:szCs w:val="24"/>
        </w:rPr>
        <w:fldChar w:fldCharType="end"/>
      </w:r>
    </w:p>
    <w:p w14:paraId="40A78DC6" w14:textId="24A961B2" w:rsidR="007327EC" w:rsidRDefault="007327EC">
      <w:pPr>
        <w:rPr>
          <w:rFonts w:ascii="Times New Roman" w:hAnsi="Times New Roman" w:cs="Times New Roman"/>
          <w:sz w:val="24"/>
          <w:szCs w:val="24"/>
        </w:rPr>
      </w:pPr>
      <w:r>
        <w:rPr>
          <w:rFonts w:ascii="Times New Roman" w:hAnsi="Times New Roman" w:cs="Times New Roman"/>
          <w:sz w:val="24"/>
          <w:szCs w:val="24"/>
        </w:rPr>
        <w:fldChar w:fldCharType="begin" w:fldLock="1"/>
      </w:r>
      <w:r w:rsidR="0014461A">
        <w:rPr>
          <w:rFonts w:ascii="Times New Roman" w:hAnsi="Times New Roman" w:cs="Times New Roman"/>
          <w:sz w:val="24"/>
          <w:szCs w:val="24"/>
        </w:rPr>
        <w:instrText>ADDIN CSL_CITATION {"citationItems":[{"id":"ITEM-1","itemData":{"DOI":"10.2307/3164","ISSN":"00218790","abstract":"(1) Three classes of wolf spider, Pardosa vancouveri, each having a particular level of functional response to prey density were placed with fruit flies in a spatially heterogeneous experimental universe. (2) Fly reproduction was simulated by providing each fly surviving one day of exposure to predation with an adult 'offspring'. (3) When flies were kept alone in the system their numbers rose exponentially although some flies died and some emigrated. (4) With adult male spiders or sub-adult females in the system fly numbers fell steeply on the first day but thereafter recovered and finally rose steeply by the fifth day of the trial. (5) Adult females, having the highest level of functional response also had the greatest influence on fly numbers in the system. After causing a steep decline in prey numbers on the first day, prey abundance was held nearly constant for 4 more days. (6) A computer model incorporating the effects of predation, fly reproduction, emigra- tion and natural mortality, and predator and prey distributions failed to predict the course of events in the system. (7) Discrepancies between predicted and actual fly numbers were due to competition among predators, decline in predator and prey mobility and changes in predator appetite in the course of the trials. (8) Although the wolf spider employs several tactics which tend to damp predator- prey oscillations, it was apparent that these tactics would not be adequate to maintain a stable equilibrium in a simple predator-prey system.","author":[{"dropping-particle":"","family":"Hardman","given":"J. M.","non-dropping-particle":"","parse-names":false,"suffix":""},{"dropping-particle":"","family":"Turnbull","given":"A. L.","non-dropping-particle":"","parse-names":false,"suffix":""}],"container-title":"The Journal of Animal Ecology","id":"ITEM-1","issue":"1","issued":{"date-parts":[["1974","2"]]},"page":"155","publisher":"JSTOR","title":"The Interaction of Spatial Heterogeneity, Predator Competition and the Functional Response to Prey Density in a Laboratory System of Wolf Spiders (Araneae: Lycosidae) and Fruit Flies (Diptera: Drosophilidae)","type":"article-journal","volume":"43"},"uris":["http://www.mendeley.com/documents/?uuid=3edb721d-ba4a-307a-a89c-64faa5c60e70"]}],"mendeley":{"formattedCitation":"(Hardman and Turnbull, 1974)","plainTextFormattedCitation":"(Hardman and Turnbull, 1974)","previouslyFormattedCitation":"(Hardman and Turnbull, 1974)"},"properties":{"noteIndex":0},"schema":"https://github.com/citation-style-language/schema/raw/master/csl-citation.json"}</w:instrText>
      </w:r>
      <w:r>
        <w:rPr>
          <w:rFonts w:ascii="Times New Roman" w:hAnsi="Times New Roman" w:cs="Times New Roman"/>
          <w:sz w:val="24"/>
          <w:szCs w:val="24"/>
        </w:rPr>
        <w:fldChar w:fldCharType="separate"/>
      </w:r>
      <w:r w:rsidRPr="007327EC">
        <w:rPr>
          <w:rFonts w:ascii="Times New Roman" w:hAnsi="Times New Roman" w:cs="Times New Roman"/>
          <w:noProof/>
          <w:sz w:val="24"/>
          <w:szCs w:val="24"/>
        </w:rPr>
        <w:t>(Hardman and Turnbull, 1974)</w:t>
      </w:r>
      <w:r>
        <w:rPr>
          <w:rFonts w:ascii="Times New Roman" w:hAnsi="Times New Roman" w:cs="Times New Roman"/>
          <w:sz w:val="24"/>
          <w:szCs w:val="24"/>
        </w:rPr>
        <w:fldChar w:fldCharType="end"/>
      </w:r>
    </w:p>
    <w:p w14:paraId="08F62098" w14:textId="322F209B" w:rsidR="0014461A" w:rsidRDefault="0014461A">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34194","abstract":"Previous attempts at the prolonged laboratory study of predator-prey systems lacking refuges or physical complexity have been unsuccessful. The addition of Methyl Cellulose to interacting laboratory populations of Paramecium aurelia and its predator, Didinium nasutum, prolongs coexistence by reducing the frequency of contact between predator and prey. The study of this system under controlled conditions revealed the perturbing influence of a time delay in the predator population that resulted in oscillations of increasing amplitude terminating with D. nasutum's extinction. Enrichment of the system by supplying excess bacteria resulted in the extinction of P. aurelia. The perturbing effect of D. nasutum's time delay was counteracted by reducing the amount of bacterial food for Paramecium. In this system, prey became food-limited at their peak density, resulting in limit cycle oscillations of predator and prey at approximately constant amplitude. The medium used for these experiments lack physical inconsistencies that might act as barriers to movement and did not provide the prey with a superior dispersal ability. Coexistence of the predator and prey in this experimental system did not result from the introduction of refuges or physical complexity.","author":[{"dropping-particle":"","family":"Luckinbill","given":"Leo S.","non-dropping-particle":"","parse-names":false,"suffix":""}],"container-title":"Ecology","id":"ITEM-1","issue":"6","issued":{"date-parts":[["1973"]]},"page":"1320-1327","title":"Coexistence in Laboratory Populations of Paramecium Aurelia and Its Predator Didinium Nasutum","type":"article-journal","volume":"54"},"uris":["http://www.mendeley.com/documents/?uuid=f7edadfd-9a71-4294-9aab-e147717a19d3"]}],"mendeley":{"formattedCitation":"(Luckinbill, 1973)","plainTextFormattedCitation":"(Luckinbill, 1973)","previouslyFormattedCitation":"(Luckinbill, 1973)"},"properties":{"noteIndex":0},"schema":"https://github.com/citation-style-language/schema/raw/master/csl-citation.json"}</w:instrText>
      </w:r>
      <w:r>
        <w:rPr>
          <w:rFonts w:ascii="Times New Roman" w:hAnsi="Times New Roman" w:cs="Times New Roman"/>
          <w:sz w:val="24"/>
          <w:szCs w:val="24"/>
        </w:rPr>
        <w:fldChar w:fldCharType="separate"/>
      </w:r>
      <w:r w:rsidRPr="0014461A">
        <w:rPr>
          <w:rFonts w:ascii="Times New Roman" w:hAnsi="Times New Roman" w:cs="Times New Roman"/>
          <w:noProof/>
          <w:sz w:val="24"/>
          <w:szCs w:val="24"/>
        </w:rPr>
        <w:t>(Luckinbill, 1973)</w:t>
      </w:r>
      <w:r>
        <w:rPr>
          <w:rFonts w:ascii="Times New Roman" w:hAnsi="Times New Roman" w:cs="Times New Roman"/>
          <w:sz w:val="24"/>
          <w:szCs w:val="24"/>
        </w:rPr>
        <w:fldChar w:fldCharType="end"/>
      </w:r>
    </w:p>
    <w:p w14:paraId="174024F5" w14:textId="2C0266D6" w:rsidR="0014461A" w:rsidRDefault="0014461A">
      <w:pPr>
        <w:rPr>
          <w:rFonts w:ascii="Times New Roman" w:hAnsi="Times New Roman" w:cs="Times New Roman"/>
          <w:sz w:val="24"/>
          <w:szCs w:val="24"/>
        </w:rPr>
      </w:pPr>
      <w:r>
        <w:rPr>
          <w:rFonts w:ascii="Times New Roman" w:hAnsi="Times New Roman" w:cs="Times New Roman"/>
          <w:sz w:val="24"/>
          <w:szCs w:val="24"/>
        </w:rPr>
        <w:fldChar w:fldCharType="begin" w:fldLock="1"/>
      </w:r>
      <w:r w:rsidR="005245DF">
        <w:rPr>
          <w:rFonts w:ascii="Times New Roman" w:hAnsi="Times New Roman" w:cs="Times New Roman"/>
          <w:sz w:val="24"/>
          <w:szCs w:val="24"/>
        </w:rPr>
        <w:instrText>ADDIN CSL_CITATION {"citationItems":[{"id":"ITEM-1","itemData":{"DOI":"10.1002/ecy.2975","ISSN":"0012-9658","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author":[{"dropping-particle":"","family":"Uiterwaal","given":"Stella F.","non-dropping-particle":"","parse-names":false,"suffix":""},{"dropping-particle":"","family":"DeLong","given":"John P.","non-dropping-particle":"","parse-names":false,"suffix":""}],"container-title":"Ecology","id":"ITEM-1","issue":"4","issued":{"date-parts":[["2020","4","7"]]},"page":"e02975","publisher":"Ecological Society of America","title":"Functional responses are maximized at intermediate temperatures","type":"article-journal","volume":"101"},"uris":["http://www.mendeley.com/documents/?uuid=acba205b-bc92-3bf3-926d-b17350b1d58e"]}],"mendeley":{"formattedCitation":"(Uiterwaal and DeLong, 2020)","plainTextFormattedCitation":"(Uiterwaal and DeLong, 2020)","previouslyFormattedCitation":"(Uiterwaal and DeLong, 2020)"},"properties":{"noteIndex":0},"schema":"https://github.com/citation-style-language/schema/raw/master/csl-citation.json"}</w:instrText>
      </w:r>
      <w:r>
        <w:rPr>
          <w:rFonts w:ascii="Times New Roman" w:hAnsi="Times New Roman" w:cs="Times New Roman"/>
          <w:sz w:val="24"/>
          <w:szCs w:val="24"/>
        </w:rPr>
        <w:fldChar w:fldCharType="separate"/>
      </w:r>
      <w:r w:rsidRPr="0014461A">
        <w:rPr>
          <w:rFonts w:ascii="Times New Roman" w:hAnsi="Times New Roman" w:cs="Times New Roman"/>
          <w:noProof/>
          <w:sz w:val="24"/>
          <w:szCs w:val="24"/>
        </w:rPr>
        <w:t>(Uiterwaal and DeLong, 2020)</w:t>
      </w:r>
      <w:r>
        <w:rPr>
          <w:rFonts w:ascii="Times New Roman" w:hAnsi="Times New Roman" w:cs="Times New Roman"/>
          <w:sz w:val="24"/>
          <w:szCs w:val="24"/>
        </w:rPr>
        <w:fldChar w:fldCharType="end"/>
      </w:r>
    </w:p>
    <w:p w14:paraId="33068AEF" w14:textId="122351EC" w:rsidR="0014461A" w:rsidRDefault="005245DF">
      <w:pPr>
        <w:rPr>
          <w:rFonts w:ascii="Times New Roman" w:hAnsi="Times New Roman" w:cs="Times New Roman"/>
          <w:sz w:val="24"/>
          <w:szCs w:val="24"/>
        </w:rPr>
      </w:pPr>
      <w:r>
        <w:rPr>
          <w:rFonts w:ascii="Times New Roman" w:hAnsi="Times New Roman" w:cs="Times New Roman"/>
          <w:sz w:val="24"/>
          <w:szCs w:val="24"/>
        </w:rPr>
        <w:fldChar w:fldCharType="begin" w:fldLock="1"/>
      </w:r>
      <w:r w:rsidR="003137AC">
        <w:rPr>
          <w:rFonts w:ascii="Times New Roman" w:hAnsi="Times New Roman" w:cs="Times New Roman"/>
          <w:sz w:val="24"/>
          <w:szCs w:val="24"/>
        </w:rPr>
        <w:instrText>ADDIN CSL_CITATION {"citationItems":[{"id":"ITEM-1","itemData":{"DOI":"10.1002/ECS2.1239","ISSN":"2150-8925","abstract":"Ephemeral aquatic environments are important habitats for a variety of species. They are highly variable with regards to vegetation structure and physico-chemical features that potentially mediate outcomes of biotic interactions. Multiple environmental variables and their emergent impacts on the relationship between prey consumption rate by a predator and prey density (functional response), however, are rarely assessed. Here, we investigated the combined effects of temperature and habitat complexity on the functional response of the freshwater predatory notonectid Enithares sobria on the cladoceran prey organism Daphnia longispina. A Type II functional response was observed for E. sobria predating on D. longispina and while temperature and habitat complexity had no effect on the response type, these environmental variables interacted with consequences for the magnitude of the functional responses. Overall, structural complexity favored the predator as greater consumption was observed in the most complex habitat treatment. Temperature effects were also evident although these effects were not unidirectional with regard to treatment factor gradients as predators were the most successful at intermediary temperatures. Furthermore, there was a complex interplay between habitat complexity and temperature, with attack rates being greatest at low and high complexities within intermediate temperatures, while at zero complexity attack rates were greatest at the lowest temperature. The effect of habitat on handling times was only evident in the low temperature treatments which decreased steadily with each increase in complexity. Through the application of functional responses the synergistic effects of multiple environmental drivers on predator-prey interaction outcomes have been highlighted, adding insight into how interactions among species may be affected by natural or artificially induced environmental variability. Copyright:","author":[{"dropping-particle":"","family":"Wasserman","given":"Ryan J","non-dropping-particle":"","parse-names":false,"suffix":""},{"dropping-particle":"","family":"Alexander","given":"Mhairi E","non-dropping-particle":"","parse-names":false,"suffix":""},{"dropping-particle":"","family":"Weyl","given":"Olaf L F","non-dropping-particle":"","parse-names":false,"suffix":""},{"dropping-particle":"","family":"Barrios-O'neill","given":"Daniel","non-dropping-particle":"","parse-names":false,"suffix":""},{"dropping-particle":"","family":"William Froneman","given":"P","non-dropping-particle":"","parse-names":false,"suffix":""},{"dropping-particle":"","family":"Dalu","given":"Tatenda","non-dropping-particle":"","parse-names":false,"suffix":""},{"dropping-particle":"","family":"Wasserman","given":"Citation :","non-dropping-particle":"","parse-names":false,"suffix":""},{"dropping-particle":"","family":"Alexander","given":"M E","non-dropping-particle":"","parse-names":false,"suffix":""},{"dropping-particle":"","family":"Weyl","given":"O L F","non-dropping-particle":"","parse-names":false,"suffix":""},{"dropping-particle":"","family":"Barrios-O'neill","given":"D","non-dropping-particle":"","parse-names":false,"suffix":""},{"dropping-particle":"","family":"Froneman","given":"P W","non-dropping-particle":"","parse-names":false,"suffix":""},{"dropping-particle":"","family":"Dalu","given":"T","non-dropping-particle":"","parse-names":false,"suffix":""}],"container-title":"Ecosphere","id":"ITEM-1","issue":"2","issued":{"date-parts":[["2016","2","1"]]},"page":"e01239","publisher":"John Wiley &amp; Sons, Ltd","title":"Emergent effects of structural complexity and temperature on predator–prey interactions","type":"article-journal","volume":"7"},"uris":["http://www.mendeley.com/documents/?uuid=af10210c-d73c-3542-93ed-855ea0d8a518"]}],"mendeley":{"formattedCitation":"(Wasserman et al., 2016)","plainTextFormattedCitation":"(Wasserman et al., 2016)","previouslyFormattedCitation":"(Wasserman et al., 2016)"},"properties":{"noteIndex":0},"schema":"https://github.com/citation-style-language/schema/raw/master/csl-citation.json"}</w:instrText>
      </w:r>
      <w:r>
        <w:rPr>
          <w:rFonts w:ascii="Times New Roman" w:hAnsi="Times New Roman" w:cs="Times New Roman"/>
          <w:sz w:val="24"/>
          <w:szCs w:val="24"/>
        </w:rPr>
        <w:fldChar w:fldCharType="separate"/>
      </w:r>
      <w:r w:rsidRPr="005245DF">
        <w:rPr>
          <w:rFonts w:ascii="Times New Roman" w:hAnsi="Times New Roman" w:cs="Times New Roman"/>
          <w:noProof/>
          <w:sz w:val="24"/>
          <w:szCs w:val="24"/>
        </w:rPr>
        <w:t>(Wasserman et al., 2016)</w:t>
      </w:r>
      <w:r>
        <w:rPr>
          <w:rFonts w:ascii="Times New Roman" w:hAnsi="Times New Roman" w:cs="Times New Roman"/>
          <w:sz w:val="24"/>
          <w:szCs w:val="24"/>
        </w:rPr>
        <w:fldChar w:fldCharType="end"/>
      </w:r>
    </w:p>
    <w:p w14:paraId="289BD062" w14:textId="2FCFEDF3" w:rsidR="003137AC" w:rsidRDefault="003137AC">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9/1.10903","ISSN":"0002-9505","abstract":"Editor’s note: This is a reprint (slightly edited) of a paper of the same title that appeared in the book Physics and Our World: A Symposium in Honor of Victor F. Weisskopf, published by the Americ...","author":[{"dropping-particle":"","family":"Purcell","given":"E. M.","non-dropping-particle":"","parse-names":false,"suffix":""}],"container-title":"American Journal of Physics","id":"ITEM-1","issue":"1","issued":{"date-parts":[["1977","6","4"]]},"page":"3-11","publisher":"American Association of Physics TeachersAAPT","title":"Life at low Reynolds number","type":"article-journal","volume":"45"},"uris":["http://www.mendeley.com/documents/?uuid=7d7eff90-4ae2-389f-8d23-00cf7bc025a1"]}],"mendeley":{"formattedCitation":"(Purcell, 1977)","plainTextFormattedCitation":"(Purcell, 1977)","previouslyFormattedCitation":"(Purcell, 1977)"},"properties":{"noteIndex":0},"schema":"https://github.com/citation-style-language/schema/raw/master/csl-citation.json"}</w:instrText>
      </w:r>
      <w:r>
        <w:rPr>
          <w:rFonts w:ascii="Times New Roman" w:hAnsi="Times New Roman" w:cs="Times New Roman"/>
          <w:sz w:val="24"/>
          <w:szCs w:val="24"/>
        </w:rPr>
        <w:fldChar w:fldCharType="separate"/>
      </w:r>
      <w:r w:rsidRPr="003137AC">
        <w:rPr>
          <w:rFonts w:ascii="Times New Roman" w:hAnsi="Times New Roman" w:cs="Times New Roman"/>
          <w:noProof/>
          <w:sz w:val="24"/>
          <w:szCs w:val="24"/>
        </w:rPr>
        <w:t>(Purcell, 1977)</w:t>
      </w:r>
      <w:r>
        <w:rPr>
          <w:rFonts w:ascii="Times New Roman" w:hAnsi="Times New Roman" w:cs="Times New Roman"/>
          <w:sz w:val="24"/>
          <w:szCs w:val="24"/>
        </w:rPr>
        <w:fldChar w:fldCharType="end"/>
      </w:r>
    </w:p>
    <w:p w14:paraId="04B2FDEA" w14:textId="1D6A7B51" w:rsidR="003137AC" w:rsidRPr="00AA634F" w:rsidRDefault="003137AC">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15/9781400837557","ISBN":"9781400837557","author":[{"dropping-particle":"","family":"Bonner","given":"John Tyler","non-dropping-particle":"","parse-names":false,"suffix":""}],"id":"ITEM-1","issued":{"date-parts":[["2006","12","31"]]},"publisher":"Princeton University Press","publisher-place":"Princeton","title":"Why Size Matters","type":"book"},"uris":["http://www.mendeley.com/documents/?uuid=41e6ec6a-24f2-3f81-9e2c-307b87567912"]}],"mendeley":{"formattedCitation":"(Bonner, 2006)","plainTextFormattedCitation":"(Bonner, 2006)"},"properties":{"noteIndex":0},"schema":"https://github.com/citation-style-language/schema/raw/master/csl-citation.json"}</w:instrText>
      </w:r>
      <w:r>
        <w:rPr>
          <w:rFonts w:ascii="Times New Roman" w:hAnsi="Times New Roman" w:cs="Times New Roman"/>
          <w:sz w:val="24"/>
          <w:szCs w:val="24"/>
        </w:rPr>
        <w:fldChar w:fldCharType="separate"/>
      </w:r>
      <w:r w:rsidRPr="003137AC">
        <w:rPr>
          <w:rFonts w:ascii="Times New Roman" w:hAnsi="Times New Roman" w:cs="Times New Roman"/>
          <w:noProof/>
          <w:sz w:val="24"/>
          <w:szCs w:val="24"/>
        </w:rPr>
        <w:t>(Bonner, 2006)</w:t>
      </w:r>
      <w:r>
        <w:rPr>
          <w:rFonts w:ascii="Times New Roman" w:hAnsi="Times New Roman" w:cs="Times New Roman"/>
          <w:sz w:val="24"/>
          <w:szCs w:val="24"/>
        </w:rPr>
        <w:fldChar w:fldCharType="end"/>
      </w:r>
    </w:p>
    <w:p w14:paraId="4B82957B" w14:textId="6BAD6A32" w:rsidR="001A7E85" w:rsidRPr="00AA634F" w:rsidRDefault="001A7E85">
      <w:pPr>
        <w:rPr>
          <w:rFonts w:ascii="Times New Roman" w:hAnsi="Times New Roman" w:cs="Times New Roman"/>
          <w:sz w:val="24"/>
          <w:szCs w:val="24"/>
        </w:rPr>
      </w:pPr>
    </w:p>
    <w:p w14:paraId="19F7EB45" w14:textId="686E0EEB" w:rsidR="003137AC" w:rsidRPr="003137AC" w:rsidRDefault="001A7E85"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1A7E85">
        <w:rPr>
          <w:rFonts w:ascii="Times New Roman" w:hAnsi="Times New Roman" w:cs="Times New Roman"/>
          <w:sz w:val="24"/>
          <w:szCs w:val="24"/>
        </w:rPr>
        <w:fldChar w:fldCharType="begin" w:fldLock="1"/>
      </w:r>
      <w:r w:rsidRPr="00AA634F">
        <w:rPr>
          <w:rFonts w:ascii="Times New Roman" w:hAnsi="Times New Roman" w:cs="Times New Roman"/>
          <w:sz w:val="24"/>
          <w:szCs w:val="24"/>
        </w:rPr>
        <w:instrText xml:space="preserve">ADDIN Mendeley Bibliography CSL_BIBLIOGRAPHY </w:instrText>
      </w:r>
      <w:r w:rsidRPr="001A7E85">
        <w:rPr>
          <w:rFonts w:ascii="Times New Roman" w:hAnsi="Times New Roman" w:cs="Times New Roman"/>
          <w:sz w:val="24"/>
          <w:szCs w:val="24"/>
        </w:rPr>
        <w:fldChar w:fldCharType="separate"/>
      </w:r>
      <w:r w:rsidR="003137AC" w:rsidRPr="003137AC">
        <w:rPr>
          <w:rFonts w:ascii="Times New Roman" w:hAnsi="Times New Roman" w:cs="Times New Roman"/>
          <w:noProof/>
          <w:sz w:val="24"/>
          <w:szCs w:val="24"/>
        </w:rPr>
        <w:t xml:space="preserve">Ackerman, J. D., and Nishizaki, M. T. (2004). The effect of velocity on the suspension feeding and growth of the marine mussels Mytilus trossulus and M. californianus: implications for niche separation. </w:t>
      </w:r>
      <w:r w:rsidR="003137AC" w:rsidRPr="003137AC">
        <w:rPr>
          <w:rFonts w:ascii="Times New Roman" w:hAnsi="Times New Roman" w:cs="Times New Roman"/>
          <w:i/>
          <w:iCs/>
          <w:noProof/>
          <w:sz w:val="24"/>
          <w:szCs w:val="24"/>
        </w:rPr>
        <w:t>J. Mar. Syst.</w:t>
      </w:r>
      <w:r w:rsidR="003137AC" w:rsidRPr="003137AC">
        <w:rPr>
          <w:rFonts w:ascii="Times New Roman" w:hAnsi="Times New Roman" w:cs="Times New Roman"/>
          <w:noProof/>
          <w:sz w:val="24"/>
          <w:szCs w:val="24"/>
        </w:rPr>
        <w:t xml:space="preserve"> 49, 195–207. doi:10.1016/J.JMARSYS.2003.06.004.</w:t>
      </w:r>
    </w:p>
    <w:p w14:paraId="570980EB"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Beveridge, O. S., Petchey, O. L., and Humphries, S. (2010a). Direct and indirect effects of temperature on the population dynamics and ecosystem functioning of aquatic microbial ecosystems. </w:t>
      </w:r>
      <w:r w:rsidRPr="003137AC">
        <w:rPr>
          <w:rFonts w:ascii="Times New Roman" w:hAnsi="Times New Roman" w:cs="Times New Roman"/>
          <w:i/>
          <w:iCs/>
          <w:noProof/>
          <w:sz w:val="24"/>
          <w:szCs w:val="24"/>
        </w:rPr>
        <w:t>J. Anim. Ecol.</w:t>
      </w:r>
      <w:r w:rsidRPr="003137AC">
        <w:rPr>
          <w:rFonts w:ascii="Times New Roman" w:hAnsi="Times New Roman" w:cs="Times New Roman"/>
          <w:noProof/>
          <w:sz w:val="24"/>
          <w:szCs w:val="24"/>
        </w:rPr>
        <w:t xml:space="preserve"> 79, 1324–1331. doi:10.1111/J.1365-2656.2010.01741.X.</w:t>
      </w:r>
    </w:p>
    <w:p w14:paraId="22A3A2D2"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lastRenderedPageBreak/>
        <w:t xml:space="preserve">Beveridge, O. S., Petchey, O. L., and Humphries, S. (2010b). Mechanisms of temperature-dependent swimming: the importance of physics, physiology and body size in determining protist swimming speed. </w:t>
      </w:r>
      <w:r w:rsidRPr="003137AC">
        <w:rPr>
          <w:rFonts w:ascii="Times New Roman" w:hAnsi="Times New Roman" w:cs="Times New Roman"/>
          <w:i/>
          <w:iCs/>
          <w:noProof/>
          <w:sz w:val="24"/>
          <w:szCs w:val="24"/>
        </w:rPr>
        <w:t>J. Exp. Biol.</w:t>
      </w:r>
      <w:r w:rsidRPr="003137AC">
        <w:rPr>
          <w:rFonts w:ascii="Times New Roman" w:hAnsi="Times New Roman" w:cs="Times New Roman"/>
          <w:noProof/>
          <w:sz w:val="24"/>
          <w:szCs w:val="24"/>
        </w:rPr>
        <w:t xml:space="preserve"> 213, 4223–4231. doi:10.1242/JEB.045435.</w:t>
      </w:r>
    </w:p>
    <w:p w14:paraId="7AAA17E5"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Bonner, J. T. (2006). </w:t>
      </w:r>
      <w:r w:rsidRPr="003137AC">
        <w:rPr>
          <w:rFonts w:ascii="Times New Roman" w:hAnsi="Times New Roman" w:cs="Times New Roman"/>
          <w:i/>
          <w:iCs/>
          <w:noProof/>
          <w:sz w:val="24"/>
          <w:szCs w:val="24"/>
        </w:rPr>
        <w:t>Why Size Matters</w:t>
      </w:r>
      <w:r w:rsidRPr="003137AC">
        <w:rPr>
          <w:rFonts w:ascii="Times New Roman" w:hAnsi="Times New Roman" w:cs="Times New Roman"/>
          <w:noProof/>
          <w:sz w:val="24"/>
          <w:szCs w:val="24"/>
        </w:rPr>
        <w:t>. Princeton: Princeton University Press doi:10.1515/9781400837557.</w:t>
      </w:r>
    </w:p>
    <w:p w14:paraId="6A63A293"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Cloyed, C. S., Grady, J. M., Savage, V. M., Uyeda, J. C., and Dell, A. I. (2021). The allometry of locomotion. </w:t>
      </w:r>
      <w:r w:rsidRPr="003137AC">
        <w:rPr>
          <w:rFonts w:ascii="Times New Roman" w:hAnsi="Times New Roman" w:cs="Times New Roman"/>
          <w:i/>
          <w:iCs/>
          <w:noProof/>
          <w:sz w:val="24"/>
          <w:szCs w:val="24"/>
        </w:rPr>
        <w:t>Ecology</w:t>
      </w:r>
      <w:r w:rsidRPr="003137AC">
        <w:rPr>
          <w:rFonts w:ascii="Times New Roman" w:hAnsi="Times New Roman" w:cs="Times New Roman"/>
          <w:noProof/>
          <w:sz w:val="24"/>
          <w:szCs w:val="24"/>
        </w:rPr>
        <w:t xml:space="preserve"> 102, e03369. doi:10.1002/ECY.3369.</w:t>
      </w:r>
    </w:p>
    <w:p w14:paraId="0B60E14F"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Hardman, J. M., and Turnbull, A. L. (1974). The Interaction of Spatial Heterogeneity, Predator Competition and the Functional Response to Prey Density in a Laboratory System of Wolf Spiders (Araneae: Lycosidae) and Fruit Flies (Diptera: Drosophilidae). </w:t>
      </w:r>
      <w:r w:rsidRPr="003137AC">
        <w:rPr>
          <w:rFonts w:ascii="Times New Roman" w:hAnsi="Times New Roman" w:cs="Times New Roman"/>
          <w:i/>
          <w:iCs/>
          <w:noProof/>
          <w:sz w:val="24"/>
          <w:szCs w:val="24"/>
        </w:rPr>
        <w:t>J. Anim. Ecol.</w:t>
      </w:r>
      <w:r w:rsidRPr="003137AC">
        <w:rPr>
          <w:rFonts w:ascii="Times New Roman" w:hAnsi="Times New Roman" w:cs="Times New Roman"/>
          <w:noProof/>
          <w:sz w:val="24"/>
          <w:szCs w:val="24"/>
        </w:rPr>
        <w:t xml:space="preserve"> 43, 155. doi:10.2307/3164.</w:t>
      </w:r>
    </w:p>
    <w:p w14:paraId="1EB04980"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Holling, C. S. (1959). The Components of Predation as Revealed by a Study of Small-Mammal Predation of the European Pine Sawfly1. </w:t>
      </w:r>
      <w:r w:rsidRPr="003137AC">
        <w:rPr>
          <w:rFonts w:ascii="Times New Roman" w:hAnsi="Times New Roman" w:cs="Times New Roman"/>
          <w:i/>
          <w:iCs/>
          <w:noProof/>
          <w:sz w:val="24"/>
          <w:szCs w:val="24"/>
        </w:rPr>
        <w:t>Can. Entomol.</w:t>
      </w:r>
      <w:r w:rsidRPr="003137AC">
        <w:rPr>
          <w:rFonts w:ascii="Times New Roman" w:hAnsi="Times New Roman" w:cs="Times New Roman"/>
          <w:noProof/>
          <w:sz w:val="24"/>
          <w:szCs w:val="24"/>
        </w:rPr>
        <w:t xml:space="preserve"> 91, 293–320. doi:10.4039/ENT91293-5.</w:t>
      </w:r>
    </w:p>
    <w:p w14:paraId="6C007702"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Jeschke, J. M. (2007). When carnivores are “full and lazy.” </w:t>
      </w:r>
      <w:r w:rsidRPr="003137AC">
        <w:rPr>
          <w:rFonts w:ascii="Times New Roman" w:hAnsi="Times New Roman" w:cs="Times New Roman"/>
          <w:i/>
          <w:iCs/>
          <w:noProof/>
          <w:sz w:val="24"/>
          <w:szCs w:val="24"/>
        </w:rPr>
        <w:t>Oecologia</w:t>
      </w:r>
      <w:r w:rsidRPr="003137AC">
        <w:rPr>
          <w:rFonts w:ascii="Times New Roman" w:hAnsi="Times New Roman" w:cs="Times New Roman"/>
          <w:noProof/>
          <w:sz w:val="24"/>
          <w:szCs w:val="24"/>
        </w:rPr>
        <w:t xml:space="preserve"> 152, 357–364. doi:10.1007/S00442-006-0654-2.</w:t>
      </w:r>
    </w:p>
    <w:p w14:paraId="68E27AD0"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Kiørboe, T. (2011). How zooplankton feed: mechanisms, traits and trade-offs. </w:t>
      </w:r>
      <w:r w:rsidRPr="003137AC">
        <w:rPr>
          <w:rFonts w:ascii="Times New Roman" w:hAnsi="Times New Roman" w:cs="Times New Roman"/>
          <w:i/>
          <w:iCs/>
          <w:noProof/>
          <w:sz w:val="24"/>
          <w:szCs w:val="24"/>
        </w:rPr>
        <w:t>Biol. Rev.</w:t>
      </w:r>
      <w:r w:rsidRPr="003137AC">
        <w:rPr>
          <w:rFonts w:ascii="Times New Roman" w:hAnsi="Times New Roman" w:cs="Times New Roman"/>
          <w:noProof/>
          <w:sz w:val="24"/>
          <w:szCs w:val="24"/>
        </w:rPr>
        <w:t xml:space="preserve"> 86, 311–339. doi:10.1111/j.1469-185X.2010.00148.x.</w:t>
      </w:r>
    </w:p>
    <w:p w14:paraId="538E7DC4"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Kiørboe, T., and Saiz, E. (1995). Planktivorous feeding in calm and turbulent environments, with emphasis on copepods. </w:t>
      </w:r>
      <w:r w:rsidRPr="003137AC">
        <w:rPr>
          <w:rFonts w:ascii="Times New Roman" w:hAnsi="Times New Roman" w:cs="Times New Roman"/>
          <w:i/>
          <w:iCs/>
          <w:noProof/>
          <w:sz w:val="24"/>
          <w:szCs w:val="24"/>
        </w:rPr>
        <w:t>Mar. Ecol. Prog. Ser.</w:t>
      </w:r>
      <w:r w:rsidRPr="003137AC">
        <w:rPr>
          <w:rFonts w:ascii="Times New Roman" w:hAnsi="Times New Roman" w:cs="Times New Roman"/>
          <w:noProof/>
          <w:sz w:val="24"/>
          <w:szCs w:val="24"/>
        </w:rPr>
        <w:t xml:space="preserve"> 122, 135–145. doi:10.3354/meps122135.</w:t>
      </w:r>
    </w:p>
    <w:p w14:paraId="1C7B99E1"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Luckinbill, L. S. (1973). Coexistence in Laboratory Populations of Paramecium Aurelia and Its Predator Didinium Nasutum. </w:t>
      </w:r>
      <w:r w:rsidRPr="003137AC">
        <w:rPr>
          <w:rFonts w:ascii="Times New Roman" w:hAnsi="Times New Roman" w:cs="Times New Roman"/>
          <w:i/>
          <w:iCs/>
          <w:noProof/>
          <w:sz w:val="24"/>
          <w:szCs w:val="24"/>
        </w:rPr>
        <w:t>Ecology</w:t>
      </w:r>
      <w:r w:rsidRPr="003137AC">
        <w:rPr>
          <w:rFonts w:ascii="Times New Roman" w:hAnsi="Times New Roman" w:cs="Times New Roman"/>
          <w:noProof/>
          <w:sz w:val="24"/>
          <w:szCs w:val="24"/>
        </w:rPr>
        <w:t xml:space="preserve"> 54, 1320–1327. doi:10.2307/1934194.</w:t>
      </w:r>
    </w:p>
    <w:p w14:paraId="4CCAFFC4"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Mack, T. P., Bajusz, B. A., Nolan, E. S., and Smilowitz, Z. (1981). Development of a Temperature-Mediated Functional Response Equation. </w:t>
      </w:r>
      <w:r w:rsidRPr="003137AC">
        <w:rPr>
          <w:rFonts w:ascii="Times New Roman" w:hAnsi="Times New Roman" w:cs="Times New Roman"/>
          <w:i/>
          <w:iCs/>
          <w:noProof/>
          <w:sz w:val="24"/>
          <w:szCs w:val="24"/>
        </w:rPr>
        <w:t>Environ. Entomol.</w:t>
      </w:r>
      <w:r w:rsidRPr="003137AC">
        <w:rPr>
          <w:rFonts w:ascii="Times New Roman" w:hAnsi="Times New Roman" w:cs="Times New Roman"/>
          <w:noProof/>
          <w:sz w:val="24"/>
          <w:szCs w:val="24"/>
        </w:rPr>
        <w:t xml:space="preserve"> 10, 573–579. doi:10.1093/EE/10.5.573.</w:t>
      </w:r>
    </w:p>
    <w:p w14:paraId="22C2D06E"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MacKenzie, B. R., and Kiørboe, T. (1995). Encounter rates and swimming behavior of pause-travel and cruise larval fish predators in calm and turbulent laboratory environments. </w:t>
      </w:r>
      <w:r w:rsidRPr="003137AC">
        <w:rPr>
          <w:rFonts w:ascii="Times New Roman" w:hAnsi="Times New Roman" w:cs="Times New Roman"/>
          <w:i/>
          <w:iCs/>
          <w:noProof/>
          <w:sz w:val="24"/>
          <w:szCs w:val="24"/>
        </w:rPr>
        <w:t>Limnol. Oceanogr.</w:t>
      </w:r>
      <w:r w:rsidRPr="003137AC">
        <w:rPr>
          <w:rFonts w:ascii="Times New Roman" w:hAnsi="Times New Roman" w:cs="Times New Roman"/>
          <w:noProof/>
          <w:sz w:val="24"/>
          <w:szCs w:val="24"/>
        </w:rPr>
        <w:t xml:space="preserve"> 40, 1278–1289. doi:10.4319/LO.1995.40.7.1278.</w:t>
      </w:r>
    </w:p>
    <w:p w14:paraId="26C2D7B7"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Miller, T. J., Crowder, L. B., Rice, J. A., and Binkowski, F. P. (1992). Body Size and the Ontogeny of the Functional Response in Fishes. </w:t>
      </w:r>
      <w:r w:rsidRPr="003137AC">
        <w:rPr>
          <w:rFonts w:ascii="Times New Roman" w:hAnsi="Times New Roman" w:cs="Times New Roman"/>
          <w:i/>
          <w:iCs/>
          <w:noProof/>
          <w:sz w:val="24"/>
          <w:szCs w:val="24"/>
        </w:rPr>
        <w:t>Can. J. Fish. Aquat. Sci.</w:t>
      </w:r>
      <w:r w:rsidRPr="003137AC">
        <w:rPr>
          <w:rFonts w:ascii="Times New Roman" w:hAnsi="Times New Roman" w:cs="Times New Roman"/>
          <w:noProof/>
          <w:sz w:val="24"/>
          <w:szCs w:val="24"/>
        </w:rPr>
        <w:t xml:space="preserve"> 49, 805–812. doi:10.1139/F92-091.</w:t>
      </w:r>
    </w:p>
    <w:p w14:paraId="1BDA5376"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Pawar, S., Dell, A. I., Lin, T., Wieczynski, D. J., and Savage, V. M. (2019). Interaction Dimensionality Scales Up to Generate Bimodal Consumer-Resource Size-Ratio Distributions in Ecological Communities. </w:t>
      </w:r>
      <w:r w:rsidRPr="003137AC">
        <w:rPr>
          <w:rFonts w:ascii="Times New Roman" w:hAnsi="Times New Roman" w:cs="Times New Roman"/>
          <w:i/>
          <w:iCs/>
          <w:noProof/>
          <w:sz w:val="24"/>
          <w:szCs w:val="24"/>
        </w:rPr>
        <w:t>Front. Ecol. Evol.</w:t>
      </w:r>
      <w:r w:rsidRPr="003137AC">
        <w:rPr>
          <w:rFonts w:ascii="Times New Roman" w:hAnsi="Times New Roman" w:cs="Times New Roman"/>
          <w:noProof/>
          <w:sz w:val="24"/>
          <w:szCs w:val="24"/>
        </w:rPr>
        <w:t xml:space="preserve"> 7, 202. doi:10.3389/FEVO.2019.00202.</w:t>
      </w:r>
    </w:p>
    <w:p w14:paraId="21C09063"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Pawar, S., Dell, A. I., and Savage, V. M. (2015). “From metabolic constraints on individuals to the dynamics of ecosystems,” in </w:t>
      </w:r>
      <w:r w:rsidRPr="003137AC">
        <w:rPr>
          <w:rFonts w:ascii="Times New Roman" w:hAnsi="Times New Roman" w:cs="Times New Roman"/>
          <w:i/>
          <w:iCs/>
          <w:noProof/>
          <w:sz w:val="24"/>
          <w:szCs w:val="24"/>
        </w:rPr>
        <w:t>Aquatic Functional Biodiversity: An Ecological and Evolutionary Perspective</w:t>
      </w:r>
      <w:r w:rsidRPr="003137AC">
        <w:rPr>
          <w:rFonts w:ascii="Times New Roman" w:hAnsi="Times New Roman" w:cs="Times New Roman"/>
          <w:noProof/>
          <w:sz w:val="24"/>
          <w:szCs w:val="24"/>
        </w:rPr>
        <w:t>, eds. A. Belgrano, G. Woodward, and U. Jacob (Elsevier Inc.), 3–36.</w:t>
      </w:r>
    </w:p>
    <w:p w14:paraId="736FFA7B"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Purcell, E. M. (1977). Life at low Reynolds number. </w:t>
      </w:r>
      <w:r w:rsidRPr="003137AC">
        <w:rPr>
          <w:rFonts w:ascii="Times New Roman" w:hAnsi="Times New Roman" w:cs="Times New Roman"/>
          <w:i/>
          <w:iCs/>
          <w:noProof/>
          <w:sz w:val="24"/>
          <w:szCs w:val="24"/>
        </w:rPr>
        <w:t>Am. J. Phys.</w:t>
      </w:r>
      <w:r w:rsidRPr="003137AC">
        <w:rPr>
          <w:rFonts w:ascii="Times New Roman" w:hAnsi="Times New Roman" w:cs="Times New Roman"/>
          <w:noProof/>
          <w:sz w:val="24"/>
          <w:szCs w:val="24"/>
        </w:rPr>
        <w:t xml:space="preserve"> 45, 3–11. </w:t>
      </w:r>
      <w:r w:rsidRPr="003137AC">
        <w:rPr>
          <w:rFonts w:ascii="Times New Roman" w:hAnsi="Times New Roman" w:cs="Times New Roman"/>
          <w:noProof/>
          <w:sz w:val="24"/>
          <w:szCs w:val="24"/>
        </w:rPr>
        <w:lastRenderedPageBreak/>
        <w:t>doi:10.1119/1.10903.</w:t>
      </w:r>
    </w:p>
    <w:p w14:paraId="29E93CB1"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Rall, B. C., Brose, U., Hartvig, M., Kalinkat, G., Schwarzmuller, F., Vucic-Pestic, O., et al. (2012). Universal temperature and body-mass scaling of feeding rates. </w:t>
      </w:r>
      <w:r w:rsidRPr="003137AC">
        <w:rPr>
          <w:rFonts w:ascii="Times New Roman" w:hAnsi="Times New Roman" w:cs="Times New Roman"/>
          <w:i/>
          <w:iCs/>
          <w:noProof/>
          <w:sz w:val="24"/>
          <w:szCs w:val="24"/>
        </w:rPr>
        <w:t>Philos. Trans. R. Soc. B Biol. Sci.</w:t>
      </w:r>
      <w:r w:rsidRPr="003137AC">
        <w:rPr>
          <w:rFonts w:ascii="Times New Roman" w:hAnsi="Times New Roman" w:cs="Times New Roman"/>
          <w:noProof/>
          <w:sz w:val="24"/>
          <w:szCs w:val="24"/>
        </w:rPr>
        <w:t xml:space="preserve"> 367, 2923–2934. doi:10.1098/rstb.2012.0242.</w:t>
      </w:r>
    </w:p>
    <w:p w14:paraId="73CA1D73"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Saiz, E., Calbet, A., and Broglio, E. (2003). Effects of small-scale turbulence on copepods: The case of Oithona davisae. </w:t>
      </w:r>
      <w:r w:rsidRPr="003137AC">
        <w:rPr>
          <w:rFonts w:ascii="Times New Roman" w:hAnsi="Times New Roman" w:cs="Times New Roman"/>
          <w:i/>
          <w:iCs/>
          <w:noProof/>
          <w:sz w:val="24"/>
          <w:szCs w:val="24"/>
        </w:rPr>
        <w:t>Limnol. Oceanogr.</w:t>
      </w:r>
      <w:r w:rsidRPr="003137AC">
        <w:rPr>
          <w:rFonts w:ascii="Times New Roman" w:hAnsi="Times New Roman" w:cs="Times New Roman"/>
          <w:noProof/>
          <w:sz w:val="24"/>
          <w:szCs w:val="24"/>
        </w:rPr>
        <w:t xml:space="preserve"> 48, 1304–1311. doi:10.4319/LO.2003.48.3.1304.</w:t>
      </w:r>
    </w:p>
    <w:p w14:paraId="2BD8CC19"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Turesson, H., and Brönmark, C. (2007). Predator–prey encounter rates in freshwater piscivores: effects of prey density and water transparency. </w:t>
      </w:r>
      <w:r w:rsidRPr="003137AC">
        <w:rPr>
          <w:rFonts w:ascii="Times New Roman" w:hAnsi="Times New Roman" w:cs="Times New Roman"/>
          <w:i/>
          <w:iCs/>
          <w:noProof/>
          <w:sz w:val="24"/>
          <w:szCs w:val="24"/>
        </w:rPr>
        <w:t>Oecologia</w:t>
      </w:r>
      <w:r w:rsidRPr="003137AC">
        <w:rPr>
          <w:rFonts w:ascii="Times New Roman" w:hAnsi="Times New Roman" w:cs="Times New Roman"/>
          <w:noProof/>
          <w:sz w:val="24"/>
          <w:szCs w:val="24"/>
        </w:rPr>
        <w:t xml:space="preserve"> 153, 281–290.</w:t>
      </w:r>
    </w:p>
    <w:p w14:paraId="371AB6B8"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Twardochleb, L. A., Treakle, T. C., and Zarnetske, P. L. (2020). Foraging strategy mediates ectotherm predator–prey responses to climate warming. </w:t>
      </w:r>
      <w:r w:rsidRPr="003137AC">
        <w:rPr>
          <w:rFonts w:ascii="Times New Roman" w:hAnsi="Times New Roman" w:cs="Times New Roman"/>
          <w:i/>
          <w:iCs/>
          <w:noProof/>
          <w:sz w:val="24"/>
          <w:szCs w:val="24"/>
        </w:rPr>
        <w:t>Ecology</w:t>
      </w:r>
      <w:r w:rsidRPr="003137AC">
        <w:rPr>
          <w:rFonts w:ascii="Times New Roman" w:hAnsi="Times New Roman" w:cs="Times New Roman"/>
          <w:noProof/>
          <w:sz w:val="24"/>
          <w:szCs w:val="24"/>
        </w:rPr>
        <w:t xml:space="preserve"> 101, e03146. doi:10.1002/ECY.3146.</w:t>
      </w:r>
    </w:p>
    <w:p w14:paraId="16E0904E"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Tyrell, A. S., and Fisher, N. S. (2019). Separating viscous and thermal effects of temperature on copepod feeding. </w:t>
      </w:r>
      <w:r w:rsidRPr="003137AC">
        <w:rPr>
          <w:rFonts w:ascii="Times New Roman" w:hAnsi="Times New Roman" w:cs="Times New Roman"/>
          <w:i/>
          <w:iCs/>
          <w:noProof/>
          <w:sz w:val="24"/>
          <w:szCs w:val="24"/>
        </w:rPr>
        <w:t>J. Plankton Res.</w:t>
      </w:r>
      <w:r w:rsidRPr="003137AC">
        <w:rPr>
          <w:rFonts w:ascii="Times New Roman" w:hAnsi="Times New Roman" w:cs="Times New Roman"/>
          <w:noProof/>
          <w:sz w:val="24"/>
          <w:szCs w:val="24"/>
        </w:rPr>
        <w:t xml:space="preserve"> 41, 865–878. doi:10.1093/PLANKT/FBZ055.</w:t>
      </w:r>
    </w:p>
    <w:p w14:paraId="400CC38C"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Uiterwaal, S. F., and DeLong, J. P. (2020). Functional responses are maximized at intermediate temperatures. </w:t>
      </w:r>
      <w:r w:rsidRPr="003137AC">
        <w:rPr>
          <w:rFonts w:ascii="Times New Roman" w:hAnsi="Times New Roman" w:cs="Times New Roman"/>
          <w:i/>
          <w:iCs/>
          <w:noProof/>
          <w:sz w:val="24"/>
          <w:szCs w:val="24"/>
        </w:rPr>
        <w:t>Ecology</w:t>
      </w:r>
      <w:r w:rsidRPr="003137AC">
        <w:rPr>
          <w:rFonts w:ascii="Times New Roman" w:hAnsi="Times New Roman" w:cs="Times New Roman"/>
          <w:noProof/>
          <w:sz w:val="24"/>
          <w:szCs w:val="24"/>
        </w:rPr>
        <w:t xml:space="preserve"> 101, e02975. doi:10.1002/ecy.2975.</w:t>
      </w:r>
    </w:p>
    <w:p w14:paraId="44B6A913"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szCs w:val="24"/>
        </w:rPr>
      </w:pPr>
      <w:r w:rsidRPr="003137AC">
        <w:rPr>
          <w:rFonts w:ascii="Times New Roman" w:hAnsi="Times New Roman" w:cs="Times New Roman"/>
          <w:noProof/>
          <w:sz w:val="24"/>
          <w:szCs w:val="24"/>
        </w:rPr>
        <w:t xml:space="preserve">Utne-Palm, A. C. (2002). Visual feeding of fish in a turbid environment: Physical and behavioural aspects. </w:t>
      </w:r>
      <w:r w:rsidRPr="003137AC">
        <w:rPr>
          <w:rFonts w:ascii="Times New Roman" w:hAnsi="Times New Roman" w:cs="Times New Roman"/>
          <w:i/>
          <w:iCs/>
          <w:noProof/>
          <w:sz w:val="24"/>
          <w:szCs w:val="24"/>
        </w:rPr>
        <w:t>Mar. Freshw. Behav. Physiol.</w:t>
      </w:r>
      <w:r w:rsidRPr="003137AC">
        <w:rPr>
          <w:rFonts w:ascii="Times New Roman" w:hAnsi="Times New Roman" w:cs="Times New Roman"/>
          <w:noProof/>
          <w:sz w:val="24"/>
          <w:szCs w:val="24"/>
        </w:rPr>
        <w:t xml:space="preserve"> 35, 111–128. doi:10.1080/10236240290025644.</w:t>
      </w:r>
    </w:p>
    <w:p w14:paraId="2E81283A" w14:textId="77777777" w:rsidR="003137AC" w:rsidRPr="003137AC" w:rsidRDefault="003137AC" w:rsidP="003137AC">
      <w:pPr>
        <w:widowControl w:val="0"/>
        <w:autoSpaceDE w:val="0"/>
        <w:autoSpaceDN w:val="0"/>
        <w:adjustRightInd w:val="0"/>
        <w:spacing w:line="240" w:lineRule="auto"/>
        <w:ind w:left="480" w:hanging="480"/>
        <w:rPr>
          <w:rFonts w:ascii="Times New Roman" w:hAnsi="Times New Roman" w:cs="Times New Roman"/>
          <w:noProof/>
          <w:sz w:val="24"/>
        </w:rPr>
      </w:pPr>
      <w:r w:rsidRPr="003137AC">
        <w:rPr>
          <w:rFonts w:ascii="Times New Roman" w:hAnsi="Times New Roman" w:cs="Times New Roman"/>
          <w:noProof/>
          <w:sz w:val="24"/>
          <w:szCs w:val="24"/>
        </w:rPr>
        <w:t xml:space="preserve">Wasserman, R. J., Alexander, M. E., Weyl, O. L. F., Barrios-O’neill, D., William Froneman, P., Dalu, T., et al. (2016). Emergent effects of structural complexity and temperature on predator–prey interactions. </w:t>
      </w:r>
      <w:r w:rsidRPr="003137AC">
        <w:rPr>
          <w:rFonts w:ascii="Times New Roman" w:hAnsi="Times New Roman" w:cs="Times New Roman"/>
          <w:i/>
          <w:iCs/>
          <w:noProof/>
          <w:sz w:val="24"/>
          <w:szCs w:val="24"/>
        </w:rPr>
        <w:t>Ecosphere</w:t>
      </w:r>
      <w:r w:rsidRPr="003137AC">
        <w:rPr>
          <w:rFonts w:ascii="Times New Roman" w:hAnsi="Times New Roman" w:cs="Times New Roman"/>
          <w:noProof/>
          <w:sz w:val="24"/>
          <w:szCs w:val="24"/>
        </w:rPr>
        <w:t xml:space="preserve"> 7, e01239. doi:10.1002/ECS2.1239.</w:t>
      </w:r>
    </w:p>
    <w:p w14:paraId="76CFEA2F" w14:textId="3627C027" w:rsidR="001A7E85" w:rsidRPr="001A7E85" w:rsidRDefault="001A7E85">
      <w:pPr>
        <w:rPr>
          <w:rFonts w:ascii="Times New Roman" w:hAnsi="Times New Roman" w:cs="Times New Roman"/>
          <w:sz w:val="24"/>
          <w:szCs w:val="24"/>
        </w:rPr>
      </w:pPr>
      <w:r w:rsidRPr="001A7E85">
        <w:rPr>
          <w:rFonts w:ascii="Times New Roman" w:hAnsi="Times New Roman" w:cs="Times New Roman"/>
          <w:sz w:val="24"/>
          <w:szCs w:val="24"/>
        </w:rPr>
        <w:fldChar w:fldCharType="end"/>
      </w:r>
    </w:p>
    <w:sectPr w:rsidR="001A7E85" w:rsidRPr="001A7E85" w:rsidSect="007543C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E85"/>
    <w:rsid w:val="000244CA"/>
    <w:rsid w:val="0005153B"/>
    <w:rsid w:val="0014461A"/>
    <w:rsid w:val="001A7E85"/>
    <w:rsid w:val="003137AC"/>
    <w:rsid w:val="004A44E1"/>
    <w:rsid w:val="004A7D59"/>
    <w:rsid w:val="004C08E4"/>
    <w:rsid w:val="005245DF"/>
    <w:rsid w:val="007327EC"/>
    <w:rsid w:val="007543C8"/>
    <w:rsid w:val="0076749D"/>
    <w:rsid w:val="008D73E1"/>
    <w:rsid w:val="00AA634F"/>
    <w:rsid w:val="00B61E0D"/>
    <w:rsid w:val="00B75FDC"/>
    <w:rsid w:val="00D32DAA"/>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CBED2"/>
  <w15:chartTrackingRefBased/>
  <w15:docId w15:val="{1138D433-644C-4F75-912B-F9A9F5952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F34F1-1588-4260-B367-1034E8E00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Pages>
  <Words>9830</Words>
  <Characters>56036</Characters>
  <Application>Microsoft Office Word</Application>
  <DocSecurity>0</DocSecurity>
  <Lines>466</Lines>
  <Paragraphs>131</Paragraphs>
  <ScaleCrop>false</ScaleCrop>
  <Company/>
  <LinksUpToDate>false</LinksUpToDate>
  <CharactersWithSpaces>6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9</cp:revision>
  <dcterms:created xsi:type="dcterms:W3CDTF">2021-10-25T19:39:00Z</dcterms:created>
  <dcterms:modified xsi:type="dcterms:W3CDTF">2021-11-1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